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3998B87" w14:textId="77777777" w:rsidR="002A42AB" w:rsidRPr="00ED2B1A" w:rsidRDefault="002A42AB" w:rsidP="005E680D">
      <w:pPr>
        <w:pStyle w:val="Normal1"/>
        <w:widowControl w:val="0"/>
        <w:spacing w:line="360" w:lineRule="auto"/>
        <w:rPr>
          <w:rFonts w:ascii="Times" w:hAnsi="Times"/>
          <w:b/>
          <w:sz w:val="28"/>
        </w:rPr>
      </w:pPr>
      <w:r w:rsidRPr="00ED2B1A">
        <w:rPr>
          <w:rFonts w:ascii="Times" w:hAnsi="Times"/>
          <w:b/>
          <w:sz w:val="28"/>
        </w:rPr>
        <w:t>Supplementary Materials</w:t>
      </w:r>
    </w:p>
    <w:p w14:paraId="048A7C5C" w14:textId="77777777" w:rsidR="002A42AB" w:rsidRPr="00ED2B1A" w:rsidRDefault="002A42AB" w:rsidP="005E680D">
      <w:pPr>
        <w:pStyle w:val="Normal1"/>
        <w:widowControl w:val="0"/>
        <w:spacing w:line="360" w:lineRule="auto"/>
        <w:ind w:firstLine="720"/>
        <w:rPr>
          <w:rFonts w:ascii="Times" w:hAnsi="Times"/>
          <w:sz w:val="24"/>
        </w:rPr>
      </w:pPr>
    </w:p>
    <w:p w14:paraId="4FD17F62" w14:textId="77777777" w:rsidR="002A42AB" w:rsidRPr="00ED2B1A" w:rsidRDefault="002A42AB" w:rsidP="005E680D">
      <w:pPr>
        <w:pStyle w:val="Normal1"/>
        <w:widowControl w:val="0"/>
        <w:spacing w:line="360" w:lineRule="auto"/>
        <w:rPr>
          <w:rFonts w:ascii="Times" w:hAnsi="Times"/>
          <w:b/>
          <w:sz w:val="24"/>
        </w:rPr>
      </w:pPr>
      <w:r w:rsidRPr="00ED2B1A">
        <w:rPr>
          <w:rFonts w:ascii="Times" w:hAnsi="Times"/>
          <w:b/>
          <w:i/>
          <w:sz w:val="24"/>
        </w:rPr>
        <w:t xml:space="preserve">Choosing a minimum </w:t>
      </w:r>
      <w:proofErr w:type="spellStart"/>
      <w:r w:rsidRPr="00ED2B1A">
        <w:rPr>
          <w:rFonts w:ascii="Times" w:hAnsi="Times"/>
          <w:b/>
          <w:i/>
          <w:sz w:val="24"/>
        </w:rPr>
        <w:t>contig</w:t>
      </w:r>
      <w:proofErr w:type="spellEnd"/>
      <w:r w:rsidRPr="00ED2B1A">
        <w:rPr>
          <w:rFonts w:ascii="Times" w:hAnsi="Times"/>
          <w:b/>
          <w:i/>
          <w:sz w:val="24"/>
        </w:rPr>
        <w:t xml:space="preserve"> size for robust binning</w:t>
      </w:r>
    </w:p>
    <w:p w14:paraId="3310A1A7" w14:textId="0C4B9EC8" w:rsidR="002A42AB" w:rsidRPr="00ED2B1A" w:rsidRDefault="002A42AB" w:rsidP="005E680D">
      <w:pPr>
        <w:pStyle w:val="Normal1"/>
        <w:widowControl w:val="0"/>
        <w:spacing w:line="360" w:lineRule="auto"/>
        <w:rPr>
          <w:rFonts w:ascii="Times" w:hAnsi="Times"/>
          <w:sz w:val="24"/>
        </w:rPr>
      </w:pPr>
      <w:r w:rsidRPr="00ED2B1A">
        <w:rPr>
          <w:rFonts w:ascii="Times" w:hAnsi="Times"/>
          <w:sz w:val="24"/>
        </w:rPr>
        <w:t xml:space="preserve">As metagenome assemblies contain many small contigs, whether or not to include them is a dilemma: including small contigs will likely improve the genome completeness, at a cost in genome quality because their larger abundance variations make it harder to bin them correctly. We tried to empirically determine a reasonable </w:t>
      </w:r>
      <w:proofErr w:type="spellStart"/>
      <w:r w:rsidRPr="00ED2B1A">
        <w:rPr>
          <w:rFonts w:ascii="Times" w:hAnsi="Times"/>
          <w:sz w:val="24"/>
        </w:rPr>
        <w:t>contig</w:t>
      </w:r>
      <w:proofErr w:type="spellEnd"/>
      <w:r w:rsidRPr="00ED2B1A">
        <w:rPr>
          <w:rFonts w:ascii="Times" w:hAnsi="Times"/>
          <w:sz w:val="24"/>
        </w:rPr>
        <w:t xml:space="preserve"> size cutoff by plotting the ratio of mean and variance from the IMG single genome dataset. Although most genome variances are much larger than means, their ratio becomes stabilized after </w:t>
      </w:r>
      <w:proofErr w:type="spellStart"/>
      <w:r w:rsidRPr="00ED2B1A">
        <w:rPr>
          <w:rFonts w:ascii="Times" w:hAnsi="Times"/>
          <w:sz w:val="24"/>
        </w:rPr>
        <w:t>contig</w:t>
      </w:r>
      <w:proofErr w:type="spellEnd"/>
      <w:r w:rsidRPr="00ED2B1A">
        <w:rPr>
          <w:rFonts w:ascii="Times" w:hAnsi="Times"/>
          <w:sz w:val="24"/>
        </w:rPr>
        <w:t xml:space="preserve"> size increases to 2.5kb. So the ideal lower </w:t>
      </w:r>
      <w:proofErr w:type="spellStart"/>
      <w:r w:rsidRPr="00ED2B1A">
        <w:rPr>
          <w:rFonts w:ascii="Times" w:hAnsi="Times"/>
          <w:sz w:val="24"/>
        </w:rPr>
        <w:t>contig</w:t>
      </w:r>
      <w:proofErr w:type="spellEnd"/>
      <w:r w:rsidRPr="00ED2B1A">
        <w:rPr>
          <w:rFonts w:ascii="Times" w:hAnsi="Times"/>
          <w:sz w:val="24"/>
        </w:rPr>
        <w:t xml:space="preserve"> size for binning would be 2.5kb, but some experiments show that sizes down to 1.5kb could be recruited when assembly quality is excellent. By default, MetaBAT recruits smaller contigs with minimum </w:t>
      </w:r>
      <w:bookmarkStart w:id="0" w:name="_GoBack"/>
      <w:bookmarkEnd w:id="0"/>
      <w:r w:rsidR="00886BDE" w:rsidRPr="00ED2B1A">
        <w:rPr>
          <w:rFonts w:ascii="Times" w:hAnsi="Times"/>
          <w:sz w:val="24"/>
        </w:rPr>
        <w:t>1kb to</w:t>
      </w:r>
      <w:r w:rsidRPr="00ED2B1A">
        <w:rPr>
          <w:rFonts w:ascii="Times" w:hAnsi="Times"/>
          <w:sz w:val="24"/>
        </w:rPr>
        <w:t xml:space="preserve"> </w:t>
      </w:r>
      <w:r w:rsidRPr="00ED2B1A" w:rsidDel="004162E3">
        <w:rPr>
          <w:rFonts w:ascii="Times" w:hAnsi="Times"/>
          <w:sz w:val="24"/>
        </w:rPr>
        <w:t>predefined</w:t>
      </w:r>
      <w:r w:rsidRPr="00ED2B1A">
        <w:rPr>
          <w:rFonts w:ascii="Times" w:hAnsi="Times"/>
          <w:sz w:val="24"/>
        </w:rPr>
        <w:t xml:space="preserve"> bins that were built using &gt;2.5kb contigs.  This second round of recruitment only occurs if there was sufficient abundance correlation (e.g. requiring a minimum of 10 samples as the default). </w:t>
      </w:r>
    </w:p>
    <w:p w14:paraId="20164F59" w14:textId="77777777" w:rsidR="002A42AB" w:rsidRPr="00ED2B1A" w:rsidRDefault="002A42AB" w:rsidP="005E680D">
      <w:pPr>
        <w:pStyle w:val="Normal1"/>
        <w:widowControl w:val="0"/>
        <w:spacing w:line="360" w:lineRule="auto"/>
        <w:rPr>
          <w:rFonts w:ascii="Times" w:hAnsi="Times"/>
          <w:sz w:val="24"/>
        </w:rPr>
      </w:pPr>
    </w:p>
    <w:p w14:paraId="12EECE58" w14:textId="77777777" w:rsidR="002A42AB" w:rsidRPr="00ED2B1A" w:rsidRDefault="006E7C30" w:rsidP="006A40F5">
      <w:pPr>
        <w:pStyle w:val="Normal1"/>
        <w:widowControl w:val="0"/>
        <w:spacing w:line="360" w:lineRule="auto"/>
        <w:jc w:val="center"/>
        <w:rPr>
          <w:rFonts w:ascii="Times" w:hAnsi="Times"/>
          <w:sz w:val="24"/>
        </w:rPr>
      </w:pPr>
      <w:r>
        <w:rPr>
          <w:rFonts w:ascii="Times" w:hAnsi="Times"/>
          <w:noProof/>
          <w:sz w:val="24"/>
          <w:lang w:eastAsia="en-US"/>
        </w:rPr>
        <w:drawing>
          <wp:inline distT="0" distB="0" distL="0" distR="0" wp14:anchorId="7B9CAF17" wp14:editId="44F5FD17">
            <wp:extent cx="4013200" cy="2362200"/>
            <wp:effectExtent l="0" t="0" r="0" b="0"/>
            <wp:docPr id="1" name="image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6.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13200" cy="2362200"/>
                    </a:xfrm>
                    <a:prstGeom prst="rect">
                      <a:avLst/>
                    </a:prstGeom>
                    <a:noFill/>
                    <a:ln>
                      <a:noFill/>
                    </a:ln>
                  </pic:spPr>
                </pic:pic>
              </a:graphicData>
            </a:graphic>
          </wp:inline>
        </w:drawing>
      </w:r>
    </w:p>
    <w:p w14:paraId="6E6EC49B" w14:textId="77777777" w:rsidR="002A42AB" w:rsidRPr="00ED2B1A" w:rsidRDefault="002A42AB" w:rsidP="005E680D">
      <w:pPr>
        <w:pStyle w:val="Normal1"/>
        <w:widowControl w:val="0"/>
        <w:spacing w:line="360" w:lineRule="auto"/>
        <w:rPr>
          <w:rFonts w:ascii="Times" w:hAnsi="Times"/>
          <w:sz w:val="24"/>
        </w:rPr>
      </w:pPr>
      <w:proofErr w:type="gramStart"/>
      <w:r w:rsidRPr="00ED2B1A">
        <w:rPr>
          <w:rFonts w:ascii="Times" w:hAnsi="Times"/>
          <w:b/>
          <w:sz w:val="24"/>
        </w:rPr>
        <w:t>Supplementary Figure S1.</w:t>
      </w:r>
      <w:proofErr w:type="gramEnd"/>
      <w:r w:rsidRPr="00ED2B1A">
        <w:rPr>
          <w:rFonts w:ascii="Times" w:hAnsi="Times"/>
          <w:sz w:val="24"/>
        </w:rPr>
        <w:t xml:space="preserve"> Choosing a minimum </w:t>
      </w:r>
      <w:proofErr w:type="spellStart"/>
      <w:r w:rsidRPr="00ED2B1A">
        <w:rPr>
          <w:rFonts w:ascii="Times" w:hAnsi="Times"/>
          <w:sz w:val="24"/>
        </w:rPr>
        <w:t>contig</w:t>
      </w:r>
      <w:proofErr w:type="spellEnd"/>
      <w:r w:rsidRPr="00ED2B1A">
        <w:rPr>
          <w:rFonts w:ascii="Times" w:hAnsi="Times"/>
          <w:sz w:val="24"/>
        </w:rPr>
        <w:t xml:space="preserve"> size with stable mean variance ratio. The ratio for each individual genome from the IMG dataset was plotted as a gray line, and blue thick line represents the mean ratio of all genomes. 2.5kb (red vertical line) represent a reasonable lower bound of the </w:t>
      </w:r>
      <w:proofErr w:type="spellStart"/>
      <w:r w:rsidRPr="00ED2B1A">
        <w:rPr>
          <w:rFonts w:ascii="Times" w:hAnsi="Times"/>
          <w:sz w:val="24"/>
        </w:rPr>
        <w:t>contig</w:t>
      </w:r>
      <w:proofErr w:type="spellEnd"/>
      <w:r w:rsidRPr="00ED2B1A">
        <w:rPr>
          <w:rFonts w:ascii="Times" w:hAnsi="Times"/>
          <w:sz w:val="24"/>
        </w:rPr>
        <w:t xml:space="preserve"> size for a stable mean variance ratio.</w:t>
      </w:r>
    </w:p>
    <w:p w14:paraId="2A7968D1" w14:textId="77777777" w:rsidR="002A42AB" w:rsidRDefault="002A42AB" w:rsidP="005E680D">
      <w:pPr>
        <w:pStyle w:val="Normal1"/>
        <w:widowControl w:val="0"/>
        <w:spacing w:line="360" w:lineRule="auto"/>
        <w:rPr>
          <w:rFonts w:ascii="Times" w:hAnsi="Times"/>
          <w:sz w:val="24"/>
        </w:rPr>
      </w:pPr>
    </w:p>
    <w:p w14:paraId="36CF42F7" w14:textId="77777777" w:rsidR="00600B14" w:rsidRDefault="00600B14" w:rsidP="00600B14">
      <w:pPr>
        <w:pStyle w:val="Normal1"/>
        <w:widowControl w:val="0"/>
        <w:spacing w:line="360" w:lineRule="auto"/>
        <w:rPr>
          <w:rFonts w:ascii="Times" w:hAnsi="Times"/>
          <w:b/>
          <w:i/>
          <w:color w:val="auto"/>
          <w:sz w:val="24"/>
        </w:rPr>
      </w:pPr>
    </w:p>
    <w:p w14:paraId="4848D76B" w14:textId="77777777" w:rsidR="00600B14" w:rsidRDefault="00600B14" w:rsidP="00600B14">
      <w:pPr>
        <w:pStyle w:val="Normal1"/>
        <w:widowControl w:val="0"/>
        <w:spacing w:line="360" w:lineRule="auto"/>
        <w:rPr>
          <w:rFonts w:ascii="Times" w:hAnsi="Times"/>
          <w:b/>
          <w:i/>
          <w:color w:val="auto"/>
          <w:sz w:val="24"/>
        </w:rPr>
      </w:pPr>
    </w:p>
    <w:p w14:paraId="6932D088" w14:textId="77777777" w:rsidR="00600B14" w:rsidRDefault="00600B14" w:rsidP="00600B14">
      <w:pPr>
        <w:pStyle w:val="Normal1"/>
        <w:widowControl w:val="0"/>
        <w:spacing w:line="360" w:lineRule="auto"/>
        <w:rPr>
          <w:rFonts w:ascii="Times" w:hAnsi="Times"/>
          <w:noProof/>
          <w:sz w:val="24"/>
          <w:lang w:eastAsia="en-US"/>
        </w:rPr>
      </w:pPr>
      <w:r w:rsidRPr="00600B14">
        <w:rPr>
          <w:rFonts w:ascii="Times" w:hAnsi="Times"/>
          <w:b/>
          <w:i/>
          <w:color w:val="auto"/>
          <w:sz w:val="24"/>
        </w:rPr>
        <w:lastRenderedPageBreak/>
        <w:t>Tetranucleotide Frequency Probability Distance (TDP)</w:t>
      </w:r>
      <w:r w:rsidRPr="00600B14">
        <w:rPr>
          <w:rFonts w:ascii="Times" w:hAnsi="Times"/>
          <w:noProof/>
          <w:sz w:val="24"/>
          <w:lang w:eastAsia="en-US"/>
        </w:rPr>
        <w:t xml:space="preserve"> </w:t>
      </w:r>
    </w:p>
    <w:p w14:paraId="318DC4BA" w14:textId="77777777" w:rsidR="00600B14" w:rsidRDefault="00600B14" w:rsidP="00600B14">
      <w:pPr>
        <w:pStyle w:val="Normal1"/>
        <w:widowControl w:val="0"/>
        <w:spacing w:line="360" w:lineRule="auto"/>
        <w:rPr>
          <w:rFonts w:ascii="Times" w:hAnsi="Times"/>
          <w:noProof/>
          <w:sz w:val="24"/>
          <w:lang w:eastAsia="en-US"/>
        </w:rPr>
      </w:pPr>
    </w:p>
    <w:p w14:paraId="077BE34D" w14:textId="5D76EF82" w:rsidR="00600B14" w:rsidRDefault="00600B14" w:rsidP="00600B14">
      <w:pPr>
        <w:pStyle w:val="Normal1"/>
        <w:widowControl w:val="0"/>
        <w:spacing w:line="360" w:lineRule="auto"/>
        <w:jc w:val="center"/>
        <w:rPr>
          <w:rFonts w:ascii="Times" w:hAnsi="Times"/>
          <w:b/>
          <w:i/>
          <w:color w:val="auto"/>
          <w:sz w:val="24"/>
        </w:rPr>
      </w:pPr>
      <w:r>
        <w:rPr>
          <w:rFonts w:ascii="Times" w:hAnsi="Times"/>
          <w:noProof/>
          <w:sz w:val="24"/>
          <w:lang w:eastAsia="en-US"/>
        </w:rPr>
        <w:drawing>
          <wp:inline distT="0" distB="0" distL="0" distR="0" wp14:anchorId="2EF52D1D" wp14:editId="386DCA71">
            <wp:extent cx="2692400" cy="355600"/>
            <wp:effectExtent l="0" t="0" r="0" b="0"/>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92400" cy="355600"/>
                    </a:xfrm>
                    <a:prstGeom prst="rect">
                      <a:avLst/>
                    </a:prstGeom>
                    <a:noFill/>
                    <a:ln>
                      <a:noFill/>
                    </a:ln>
                  </pic:spPr>
                </pic:pic>
              </a:graphicData>
            </a:graphic>
          </wp:inline>
        </w:drawing>
      </w:r>
    </w:p>
    <w:p w14:paraId="26C0E10C" w14:textId="6FDBB58D" w:rsidR="00600B14" w:rsidRPr="00600B14" w:rsidRDefault="00600B14" w:rsidP="00600B14">
      <w:pPr>
        <w:pStyle w:val="Normal1"/>
        <w:widowControl w:val="0"/>
        <w:spacing w:line="360" w:lineRule="auto"/>
        <w:ind w:firstLine="720"/>
        <w:rPr>
          <w:rFonts w:ascii="Times" w:hAnsi="Times"/>
          <w:color w:val="auto"/>
          <w:sz w:val="24"/>
        </w:rPr>
      </w:pPr>
      <w:r w:rsidRPr="00600B14">
        <w:rPr>
          <w:rFonts w:ascii="Times" w:hAnsi="Times"/>
          <w:color w:val="auto"/>
          <w:sz w:val="24"/>
        </w:rPr>
        <w:t xml:space="preserve">, </w:t>
      </w:r>
      <w:proofErr w:type="gramStart"/>
      <w:r w:rsidRPr="00600B14">
        <w:rPr>
          <w:rFonts w:ascii="Times" w:hAnsi="Times"/>
          <w:color w:val="auto"/>
          <w:sz w:val="24"/>
        </w:rPr>
        <w:t>where</w:t>
      </w:r>
      <w:proofErr w:type="gramEnd"/>
      <w:r>
        <w:rPr>
          <w:rFonts w:ascii="Times" w:hAnsi="Times"/>
          <w:color w:val="auto"/>
          <w:sz w:val="24"/>
        </w:rPr>
        <w:t xml:space="preserve"> </w:t>
      </w:r>
      <w:proofErr w:type="spellStart"/>
      <w:r>
        <w:rPr>
          <w:rFonts w:ascii="Times" w:hAnsi="Times"/>
          <w:i/>
          <w:color w:val="auto"/>
          <w:sz w:val="24"/>
        </w:rPr>
        <w:t>b</w:t>
      </w:r>
      <w:r>
        <w:rPr>
          <w:rFonts w:ascii="Times" w:hAnsi="Times"/>
          <w:i/>
          <w:color w:val="auto"/>
          <w:sz w:val="24"/>
          <w:vertAlign w:val="subscript"/>
        </w:rPr>
        <w:t>ij</w:t>
      </w:r>
      <w:proofErr w:type="spellEnd"/>
      <w:r>
        <w:rPr>
          <w:rFonts w:ascii="Times" w:hAnsi="Times"/>
          <w:i/>
          <w:color w:val="auto"/>
          <w:sz w:val="24"/>
          <w:vertAlign w:val="subscript"/>
        </w:rPr>
        <w:t xml:space="preserve"> </w:t>
      </w:r>
      <w:r>
        <w:rPr>
          <w:rFonts w:ascii="Times" w:hAnsi="Times"/>
          <w:color w:val="auto"/>
          <w:sz w:val="24"/>
        </w:rPr>
        <w:t xml:space="preserve">and </w:t>
      </w:r>
      <w:proofErr w:type="spellStart"/>
      <w:r w:rsidRPr="00600B14">
        <w:rPr>
          <w:rFonts w:ascii="Times" w:hAnsi="Times"/>
          <w:i/>
          <w:color w:val="auto"/>
          <w:sz w:val="24"/>
        </w:rPr>
        <w:t>c</w:t>
      </w:r>
      <w:r w:rsidRPr="00600B14">
        <w:rPr>
          <w:rFonts w:ascii="Times" w:hAnsi="Times"/>
          <w:i/>
          <w:color w:val="auto"/>
          <w:sz w:val="24"/>
          <w:vertAlign w:val="subscript"/>
        </w:rPr>
        <w:t>ij</w:t>
      </w:r>
      <w:proofErr w:type="spellEnd"/>
      <w:r>
        <w:rPr>
          <w:rFonts w:ascii="Times" w:hAnsi="Times"/>
          <w:i/>
          <w:color w:val="auto"/>
          <w:sz w:val="24"/>
          <w:vertAlign w:val="subscript"/>
        </w:rPr>
        <w:t xml:space="preserve"> </w:t>
      </w:r>
      <w:r>
        <w:rPr>
          <w:rFonts w:ascii="Times" w:hAnsi="Times"/>
          <w:color w:val="auto"/>
          <w:sz w:val="24"/>
        </w:rPr>
        <w:t>are estimated as</w:t>
      </w:r>
    </w:p>
    <w:p w14:paraId="1CA52B53" w14:textId="1A168471" w:rsidR="00600B14" w:rsidRDefault="00600B14" w:rsidP="00600B14">
      <w:pPr>
        <w:pStyle w:val="Normal1"/>
        <w:widowControl w:val="0"/>
        <w:spacing w:line="360" w:lineRule="auto"/>
        <w:jc w:val="center"/>
        <w:rPr>
          <w:rFonts w:ascii="Times" w:hAnsi="Times"/>
          <w:sz w:val="24"/>
        </w:rPr>
      </w:pPr>
      <w:r>
        <w:rPr>
          <w:rFonts w:ascii="Times" w:hAnsi="Times"/>
          <w:noProof/>
          <w:sz w:val="24"/>
          <w:lang w:eastAsia="en-US"/>
        </w:rPr>
        <w:drawing>
          <wp:inline distT="0" distB="0" distL="0" distR="0" wp14:anchorId="69066015" wp14:editId="25D151A7">
            <wp:extent cx="5294376" cy="696629"/>
            <wp:effectExtent l="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94376" cy="696629"/>
                    </a:xfrm>
                    <a:prstGeom prst="rect">
                      <a:avLst/>
                    </a:prstGeom>
                    <a:noFill/>
                    <a:ln>
                      <a:noFill/>
                    </a:ln>
                  </pic:spPr>
                </pic:pic>
              </a:graphicData>
            </a:graphic>
          </wp:inline>
        </w:drawing>
      </w:r>
    </w:p>
    <w:p w14:paraId="7FF0652F" w14:textId="0766E0B8" w:rsidR="00600B14" w:rsidRDefault="00600B14" w:rsidP="00600B14">
      <w:pPr>
        <w:pStyle w:val="Normal1"/>
        <w:widowControl w:val="0"/>
        <w:spacing w:line="360" w:lineRule="auto"/>
        <w:jc w:val="center"/>
        <w:rPr>
          <w:rFonts w:ascii="Times" w:hAnsi="Times"/>
          <w:sz w:val="24"/>
        </w:rPr>
      </w:pPr>
      <w:r>
        <w:rPr>
          <w:rFonts w:ascii="Times" w:hAnsi="Times"/>
          <w:noProof/>
          <w:sz w:val="24"/>
          <w:lang w:eastAsia="en-US"/>
        </w:rPr>
        <w:drawing>
          <wp:inline distT="0" distB="0" distL="0" distR="0" wp14:anchorId="7652E538" wp14:editId="0625041F">
            <wp:extent cx="5294376" cy="695519"/>
            <wp:effectExtent l="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94376" cy="695519"/>
                    </a:xfrm>
                    <a:prstGeom prst="rect">
                      <a:avLst/>
                    </a:prstGeom>
                    <a:noFill/>
                    <a:ln>
                      <a:noFill/>
                    </a:ln>
                  </pic:spPr>
                </pic:pic>
              </a:graphicData>
            </a:graphic>
          </wp:inline>
        </w:drawing>
      </w:r>
    </w:p>
    <w:p w14:paraId="2D7D0DF9" w14:textId="77777777" w:rsidR="00600B14" w:rsidRPr="00ED2B1A" w:rsidRDefault="00600B14" w:rsidP="00600B14">
      <w:pPr>
        <w:pStyle w:val="Normal1"/>
        <w:widowControl w:val="0"/>
        <w:spacing w:line="360" w:lineRule="auto"/>
        <w:jc w:val="center"/>
        <w:rPr>
          <w:rFonts w:ascii="Times" w:hAnsi="Times"/>
          <w:sz w:val="24"/>
        </w:rPr>
      </w:pPr>
    </w:p>
    <w:p w14:paraId="0EB6F32B" w14:textId="77777777" w:rsidR="002A42AB" w:rsidRPr="00ED2B1A" w:rsidRDefault="002A42AB" w:rsidP="005E680D">
      <w:pPr>
        <w:pStyle w:val="Normal1"/>
        <w:widowControl w:val="0"/>
        <w:spacing w:line="360" w:lineRule="auto"/>
        <w:rPr>
          <w:rFonts w:ascii="Times" w:hAnsi="Times"/>
          <w:b/>
          <w:i/>
          <w:color w:val="auto"/>
          <w:sz w:val="24"/>
        </w:rPr>
      </w:pPr>
      <w:r w:rsidRPr="00ED2B1A">
        <w:rPr>
          <w:rFonts w:ascii="Times" w:hAnsi="Times"/>
          <w:b/>
          <w:i/>
          <w:color w:val="auto"/>
          <w:sz w:val="24"/>
        </w:rPr>
        <w:t>Generation of ‘error-free’ metagenome assembly</w:t>
      </w:r>
    </w:p>
    <w:p w14:paraId="1B9B78EA" w14:textId="77777777" w:rsidR="002A42AB" w:rsidRPr="00ED2B1A" w:rsidRDefault="002A42AB" w:rsidP="005E680D">
      <w:pPr>
        <w:pStyle w:val="Normal1"/>
        <w:widowControl w:val="0"/>
        <w:spacing w:line="360" w:lineRule="auto"/>
        <w:rPr>
          <w:rFonts w:ascii="Times" w:hAnsi="Times"/>
          <w:color w:val="auto"/>
          <w:sz w:val="24"/>
        </w:rPr>
      </w:pPr>
      <w:r w:rsidRPr="00ED2B1A">
        <w:rPr>
          <w:rFonts w:ascii="Times" w:hAnsi="Times"/>
          <w:color w:val="auto"/>
          <w:sz w:val="24"/>
        </w:rPr>
        <w:t xml:space="preserve">First, we estimated the empirical distribution of metagenome assemblies from </w:t>
      </w:r>
      <w:proofErr w:type="spellStart"/>
      <w:r w:rsidRPr="00ED2B1A">
        <w:rPr>
          <w:rFonts w:ascii="Times" w:hAnsi="Times"/>
          <w:color w:val="auto"/>
          <w:sz w:val="24"/>
        </w:rPr>
        <w:t>MetaHIT</w:t>
      </w:r>
      <w:proofErr w:type="spellEnd"/>
      <w:r w:rsidRPr="00ED2B1A">
        <w:rPr>
          <w:rFonts w:ascii="Times" w:hAnsi="Times"/>
          <w:color w:val="auto"/>
          <w:sz w:val="24"/>
        </w:rPr>
        <w:t xml:space="preserve"> data using a truncated exponential distribution having a mean length of 5674 </w:t>
      </w:r>
      <w:proofErr w:type="spellStart"/>
      <w:r w:rsidRPr="00ED2B1A">
        <w:rPr>
          <w:rFonts w:ascii="Times" w:hAnsi="Times"/>
          <w:color w:val="auto"/>
          <w:sz w:val="24"/>
        </w:rPr>
        <w:t>bp.</w:t>
      </w:r>
      <w:proofErr w:type="spellEnd"/>
      <w:r w:rsidRPr="00ED2B1A">
        <w:rPr>
          <w:rFonts w:ascii="Times" w:hAnsi="Times"/>
          <w:color w:val="auto"/>
          <w:sz w:val="24"/>
        </w:rPr>
        <w:t xml:space="preserve"> Using the exponential distribution, we generated synthetic metagenome contigs by randomly shredding 290 reference genomes that we found by mapping reads to NCBI bacterial genomes and filtering out &gt;5X genomes (Supplementary Table 1). We consider these contigs as ‘error-free’ contigs so that we could estimate true performance of metagenome binning without being limited by assembly quality. Using 2.5kb lower limit cutoff, we could generate 195601 contigs. Supplementary Figure S2 represents its distribution as a histogram.  </w:t>
      </w:r>
    </w:p>
    <w:p w14:paraId="367A56A4" w14:textId="77777777" w:rsidR="002A42AB" w:rsidRPr="00ED2B1A" w:rsidRDefault="002A42AB" w:rsidP="005E680D">
      <w:pPr>
        <w:pStyle w:val="Normal1"/>
        <w:widowControl w:val="0"/>
        <w:spacing w:line="360" w:lineRule="auto"/>
        <w:rPr>
          <w:rFonts w:ascii="Times" w:hAnsi="Times"/>
          <w:color w:val="auto"/>
          <w:sz w:val="24"/>
        </w:rPr>
      </w:pPr>
    </w:p>
    <w:p w14:paraId="0E5A9CCF" w14:textId="4F989E17" w:rsidR="002A42AB" w:rsidRPr="00ED2B1A" w:rsidRDefault="00734343" w:rsidP="00D85970">
      <w:pPr>
        <w:pStyle w:val="Normal1"/>
        <w:widowControl w:val="0"/>
        <w:spacing w:line="360" w:lineRule="auto"/>
        <w:jc w:val="center"/>
        <w:rPr>
          <w:rFonts w:ascii="Times" w:hAnsi="Times"/>
          <w:sz w:val="24"/>
        </w:rPr>
      </w:pPr>
      <w:r w:rsidRPr="00ED2B1A">
        <w:rPr>
          <w:rFonts w:ascii="Times" w:hAnsi="Times"/>
          <w:noProof/>
          <w:sz w:val="24"/>
          <w:lang w:eastAsia="en-US"/>
        </w:rPr>
        <w:lastRenderedPageBreak/>
        <w:drawing>
          <wp:inline distT="0" distB="0" distL="0" distR="0" wp14:anchorId="2CF5CA06" wp14:editId="6C5410B5">
            <wp:extent cx="4114800" cy="4114800"/>
            <wp:effectExtent l="0" t="0" r="0" b="0"/>
            <wp:docPr id="8" name="Picture 8" descr="Simulated_Contig_Leng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imulated_Contig_Length"/>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14800" cy="4114800"/>
                    </a:xfrm>
                    <a:prstGeom prst="rect">
                      <a:avLst/>
                    </a:prstGeom>
                    <a:noFill/>
                    <a:ln>
                      <a:noFill/>
                    </a:ln>
                  </pic:spPr>
                </pic:pic>
              </a:graphicData>
            </a:graphic>
          </wp:inline>
        </w:drawing>
      </w:r>
    </w:p>
    <w:p w14:paraId="453E72C3" w14:textId="77777777" w:rsidR="002A42AB" w:rsidRPr="00ED2B1A" w:rsidRDefault="002A42AB" w:rsidP="00D85970">
      <w:pPr>
        <w:pStyle w:val="Normal1"/>
        <w:widowControl w:val="0"/>
        <w:spacing w:line="360" w:lineRule="auto"/>
        <w:rPr>
          <w:rFonts w:ascii="Times" w:hAnsi="Times"/>
          <w:color w:val="auto"/>
          <w:sz w:val="24"/>
        </w:rPr>
      </w:pPr>
      <w:proofErr w:type="gramStart"/>
      <w:r w:rsidRPr="00ED2B1A">
        <w:rPr>
          <w:rFonts w:ascii="Times" w:hAnsi="Times"/>
          <w:b/>
          <w:color w:val="auto"/>
          <w:sz w:val="24"/>
        </w:rPr>
        <w:t>Supplementary Figure S2.</w:t>
      </w:r>
      <w:proofErr w:type="gramEnd"/>
      <w:r w:rsidRPr="00ED2B1A">
        <w:rPr>
          <w:rFonts w:ascii="Times" w:hAnsi="Times"/>
          <w:color w:val="auto"/>
          <w:sz w:val="24"/>
        </w:rPr>
        <w:t xml:space="preserve"> The histogram of simulated contigs, which were drawn from a truncated exponential distribution modeled after real assembly data.</w:t>
      </w:r>
    </w:p>
    <w:p w14:paraId="07C57A36" w14:textId="77777777" w:rsidR="002A42AB" w:rsidRPr="00ED2B1A" w:rsidRDefault="002A42AB" w:rsidP="00D85970">
      <w:pPr>
        <w:pStyle w:val="Normal1"/>
        <w:widowControl w:val="0"/>
        <w:spacing w:line="360" w:lineRule="auto"/>
        <w:jc w:val="center"/>
        <w:rPr>
          <w:rFonts w:ascii="Times" w:hAnsi="Times"/>
          <w:color w:val="auto"/>
          <w:sz w:val="24"/>
        </w:rPr>
      </w:pPr>
    </w:p>
    <w:p w14:paraId="3DEE1527" w14:textId="77777777" w:rsidR="002A42AB" w:rsidRPr="00ED2B1A" w:rsidRDefault="002A42AB" w:rsidP="005E680D">
      <w:pPr>
        <w:pStyle w:val="Normal1"/>
        <w:widowControl w:val="0"/>
        <w:spacing w:line="360" w:lineRule="auto"/>
        <w:rPr>
          <w:rFonts w:ascii="Times" w:hAnsi="Times"/>
          <w:b/>
          <w:color w:val="auto"/>
          <w:sz w:val="24"/>
        </w:rPr>
      </w:pPr>
      <w:r w:rsidRPr="00ED2B1A">
        <w:rPr>
          <w:rFonts w:ascii="Times" w:hAnsi="Times"/>
          <w:b/>
          <w:i/>
          <w:color w:val="auto"/>
          <w:sz w:val="24"/>
        </w:rPr>
        <w:t xml:space="preserve">Evaluation of binning performance </w:t>
      </w:r>
    </w:p>
    <w:p w14:paraId="71AE4119" w14:textId="7387A46F" w:rsidR="002A42AB" w:rsidRPr="00ED2B1A" w:rsidRDefault="002A42AB" w:rsidP="000D4DFF">
      <w:pPr>
        <w:pStyle w:val="Normal1"/>
        <w:widowControl w:val="0"/>
        <w:spacing w:line="360" w:lineRule="auto"/>
        <w:rPr>
          <w:rFonts w:ascii="Times" w:hAnsi="Times"/>
          <w:sz w:val="24"/>
        </w:rPr>
      </w:pPr>
      <w:r w:rsidRPr="00ED2B1A">
        <w:rPr>
          <w:rFonts w:ascii="Times" w:hAnsi="Times"/>
          <w:color w:val="auto"/>
          <w:sz w:val="24"/>
        </w:rPr>
        <w:t xml:space="preserve">The three evaluation criteria presented in the main text are defined here. On synthetic data, the recall (completeness) of a genome bin is calculated as the proportion of a </w:t>
      </w:r>
      <w:r w:rsidRPr="00ED2B1A" w:rsidDel="004162E3">
        <w:rPr>
          <w:rFonts w:ascii="Times" w:hAnsi="Times"/>
          <w:color w:val="auto"/>
          <w:sz w:val="24"/>
        </w:rPr>
        <w:t>r</w:t>
      </w:r>
      <w:r w:rsidRPr="00ED2B1A">
        <w:rPr>
          <w:rFonts w:ascii="Times" w:hAnsi="Times"/>
          <w:color w:val="auto"/>
          <w:sz w:val="24"/>
        </w:rPr>
        <w:t xml:space="preserve">eference genome that is covered by a bin’s contigs not counting redundancies. And the precision of a genome bin is the sum of all bases </w:t>
      </w:r>
      <w:proofErr w:type="gramStart"/>
      <w:r w:rsidRPr="00ED2B1A">
        <w:rPr>
          <w:rFonts w:ascii="Times" w:hAnsi="Times"/>
          <w:color w:val="auto"/>
          <w:sz w:val="24"/>
        </w:rPr>
        <w:t xml:space="preserve">that </w:t>
      </w:r>
      <w:r w:rsidRPr="00ED2B1A" w:rsidDel="004162E3">
        <w:rPr>
          <w:rFonts w:ascii="Times" w:hAnsi="Times"/>
          <w:color w:val="auto"/>
          <w:sz w:val="24"/>
        </w:rPr>
        <w:t xml:space="preserve"> </w:t>
      </w:r>
      <w:r w:rsidRPr="00ED2B1A">
        <w:rPr>
          <w:rFonts w:ascii="Times" w:hAnsi="Times"/>
          <w:color w:val="auto"/>
          <w:sz w:val="24"/>
        </w:rPr>
        <w:t>map</w:t>
      </w:r>
      <w:proofErr w:type="gramEnd"/>
      <w:r w:rsidRPr="00ED2B1A">
        <w:rPr>
          <w:rFonts w:ascii="Times" w:hAnsi="Times"/>
          <w:color w:val="auto"/>
          <w:sz w:val="24"/>
        </w:rPr>
        <w:t xml:space="preserve"> to a single reference genome divided by the total bases of that reference. To measure overall quality of a bin, we used F1 as a composite metric of recall and precision. Mathematically they are defined as the following:</w:t>
      </w:r>
      <w:r w:rsidRPr="00ED2B1A">
        <w:rPr>
          <w:rFonts w:ascii="Times" w:hAnsi="Times"/>
          <w:sz w:val="24"/>
        </w:rPr>
        <w:t xml:space="preserve"> </w:t>
      </w:r>
    </w:p>
    <w:p w14:paraId="4504444F" w14:textId="2CC47864" w:rsidR="002A42AB" w:rsidRPr="00ED2B1A" w:rsidRDefault="00734343" w:rsidP="000D4DFF">
      <w:pPr>
        <w:pStyle w:val="Normal1"/>
        <w:widowControl w:val="0"/>
        <w:spacing w:line="360" w:lineRule="auto"/>
        <w:jc w:val="center"/>
        <w:rPr>
          <w:rFonts w:ascii="Times" w:hAnsi="Times"/>
          <w:sz w:val="24"/>
        </w:rPr>
      </w:pPr>
      <w:r w:rsidRPr="00ED2B1A">
        <w:rPr>
          <w:rFonts w:ascii="Times" w:hAnsi="Times"/>
          <w:noProof/>
          <w:color w:val="auto"/>
          <w:sz w:val="24"/>
          <w:lang w:eastAsia="en-US"/>
        </w:rPr>
        <w:lastRenderedPageBreak/>
        <w:drawing>
          <wp:inline distT="0" distB="0" distL="0" distR="0" wp14:anchorId="084B4E1A" wp14:editId="4BFFF0A5">
            <wp:extent cx="5194300" cy="1543050"/>
            <wp:effectExtent l="0" t="0" r="1270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94300" cy="1543050"/>
                    </a:xfrm>
                    <a:prstGeom prst="rect">
                      <a:avLst/>
                    </a:prstGeom>
                    <a:noFill/>
                    <a:ln>
                      <a:noFill/>
                    </a:ln>
                  </pic:spPr>
                </pic:pic>
              </a:graphicData>
            </a:graphic>
          </wp:inline>
        </w:drawing>
      </w:r>
      <w:r w:rsidR="002A42AB" w:rsidRPr="00ED2B1A">
        <w:rPr>
          <w:rFonts w:ascii="Times" w:hAnsi="Times"/>
          <w:color w:val="auto"/>
          <w:sz w:val="24"/>
        </w:rPr>
        <w:br w:type="textWrapping" w:clear="all"/>
      </w:r>
    </w:p>
    <w:p w14:paraId="4FBD57A6" w14:textId="01447BEB" w:rsidR="002A42AB" w:rsidRDefault="002A42AB" w:rsidP="002D5915">
      <w:pPr>
        <w:pStyle w:val="Normal1"/>
        <w:widowControl w:val="0"/>
        <w:spacing w:line="360" w:lineRule="auto"/>
        <w:rPr>
          <w:rFonts w:ascii="Times" w:hAnsi="Times"/>
          <w:color w:val="auto"/>
          <w:sz w:val="24"/>
        </w:rPr>
      </w:pPr>
      <w:r w:rsidRPr="00ED2B1A">
        <w:rPr>
          <w:rFonts w:ascii="Times" w:hAnsi="Times"/>
          <w:color w:val="auto"/>
          <w:sz w:val="24"/>
        </w:rPr>
        <w:t xml:space="preserve">      For binning evaluation on real assembly data, we used CheckM </w:t>
      </w:r>
      <w:r w:rsidRPr="00ED2B1A">
        <w:rPr>
          <w:rFonts w:ascii="Times" w:hAnsi="Times"/>
          <w:color w:val="auto"/>
          <w:sz w:val="24"/>
        </w:rPr>
        <w:fldChar w:fldCharType="begin"/>
      </w:r>
      <w:r w:rsidRPr="00ED2B1A">
        <w:rPr>
          <w:rFonts w:ascii="Times" w:hAnsi="Times"/>
          <w:color w:val="auto"/>
          <w:sz w:val="24"/>
        </w:rPr>
        <w:instrText xml:space="preserve"> ADDIN EN.CITE &lt;EndNote&gt;&lt;Cite&gt;&lt;Author&gt;Parks&lt;/Author&gt;&lt;Year&gt;2014&lt;/Year&gt;&lt;RecNum&gt;83&lt;/RecNum&gt;&lt;DisplayText&gt;(Parks et al. 2014)&lt;/DisplayText&gt;&lt;record&gt;&lt;rec-number&gt;83&lt;/rec-number&gt;&lt;foreign-keys&gt;&lt;key app="EN" db-id="xdfd9902pxs2x1e9fzmv5rxms0zxzafa5fzp" timestamp="1425334276"&gt;83&lt;/key&gt;&lt;/foreign-keys&gt;&lt;ref-type name="Report"&gt;27&lt;/ref-type&gt;&lt;contributors&gt;&lt;authors&gt;&lt;author&gt;Parks, Donovan H&lt;/author&gt;&lt;author&gt;Imelfort, Michael&lt;/author&gt;&lt;author&gt;Skennerton, Connor T&lt;/author&gt;&lt;author&gt;Hugenholtz, Philip&lt;/author&gt;&lt;author&gt;Tyson, Gene W&lt;/author&gt;&lt;/authors&gt;&lt;/contributors&gt;&lt;titles&gt;&lt;title&gt;CheckM: assessing the quality of microbial genomes recovered from isolates, single cells, and metagenomes&lt;/title&gt;&lt;/titles&gt;&lt;dates&gt;&lt;year&gt;2014&lt;/year&gt;&lt;/dates&gt;&lt;publisher&gt;PeerJ PrePrints&lt;/publisher&gt;&lt;isbn&gt;2167-9843&lt;/isbn&gt;&lt;urls&gt;&lt;/urls&gt;&lt;/record&gt;&lt;/Cite&gt;&lt;/EndNote&gt;</w:instrText>
      </w:r>
      <w:r w:rsidRPr="00ED2B1A">
        <w:rPr>
          <w:rFonts w:ascii="Times" w:hAnsi="Times"/>
          <w:color w:val="auto"/>
          <w:sz w:val="24"/>
        </w:rPr>
        <w:fldChar w:fldCharType="separate"/>
      </w:r>
      <w:r w:rsidRPr="00ED2B1A">
        <w:rPr>
          <w:rFonts w:ascii="Times" w:hAnsi="Times"/>
          <w:noProof/>
          <w:color w:val="auto"/>
          <w:sz w:val="24"/>
        </w:rPr>
        <w:t>(Parks et al. 2014)</w:t>
      </w:r>
      <w:r w:rsidRPr="00ED2B1A">
        <w:rPr>
          <w:rFonts w:ascii="Times" w:hAnsi="Times"/>
          <w:color w:val="auto"/>
          <w:sz w:val="24"/>
        </w:rPr>
        <w:fldChar w:fldCharType="end"/>
      </w:r>
      <w:r w:rsidRPr="00ED2B1A">
        <w:rPr>
          <w:rFonts w:ascii="Times" w:hAnsi="Times"/>
          <w:color w:val="auto"/>
          <w:sz w:val="24"/>
        </w:rPr>
        <w:t xml:space="preserve">.  From CheckM output, we used the ‘Completeness’ score as the recall of a genome bin and the inverse of ‘Contamination’ score as the precision. When precision is below 0, we set it as 0. As described in main text, in many cases, most of the contamination in MetaBAT bins derived from cross-assembled contigs, which is reflected in </w:t>
      </w:r>
      <w:proofErr w:type="spellStart"/>
      <w:r w:rsidRPr="00ED2B1A">
        <w:rPr>
          <w:rFonts w:ascii="Times" w:hAnsi="Times"/>
          <w:color w:val="auto"/>
          <w:sz w:val="24"/>
        </w:rPr>
        <w:t>CheckM’s</w:t>
      </w:r>
      <w:proofErr w:type="spellEnd"/>
      <w:r w:rsidRPr="00ED2B1A">
        <w:rPr>
          <w:rFonts w:ascii="Times" w:hAnsi="Times"/>
          <w:color w:val="auto"/>
          <w:sz w:val="24"/>
        </w:rPr>
        <w:t xml:space="preserve"> ‘Strain heterogeneity’ measurement. To disregard the strain-level contamination from the precision calculation, we calculated the species level precision as 1 – Contamination * (1 – Strain heterogeneity). This modified species level precision was used to compare genome bins formed by different assemblies from us and from (Nielsen et al.).  Supplementary Figure S3 shows the potential benefits from post-processing MetaBAT bins that where aimed to remove cross-assembly strain contamination.</w:t>
      </w:r>
    </w:p>
    <w:p w14:paraId="2DD86A0D" w14:textId="77777777" w:rsidR="002A42AB" w:rsidRDefault="002A42AB" w:rsidP="002D5915">
      <w:pPr>
        <w:pStyle w:val="Normal1"/>
        <w:widowControl w:val="0"/>
        <w:spacing w:line="360" w:lineRule="auto"/>
        <w:rPr>
          <w:rFonts w:ascii="Times" w:hAnsi="Times"/>
          <w:color w:val="auto"/>
          <w:sz w:val="24"/>
        </w:rPr>
      </w:pPr>
    </w:p>
    <w:p w14:paraId="62693A08" w14:textId="77777777" w:rsidR="002A42AB" w:rsidRDefault="002A42AB" w:rsidP="0089750C">
      <w:pPr>
        <w:spacing w:line="360" w:lineRule="auto"/>
        <w:rPr>
          <w:rFonts w:ascii="Times" w:hAnsi="Times"/>
          <w:b/>
          <w:bCs/>
        </w:rPr>
      </w:pPr>
    </w:p>
    <w:p w14:paraId="79E41F6B" w14:textId="77777777" w:rsidR="002A42AB" w:rsidRDefault="002A42AB" w:rsidP="0089750C">
      <w:pPr>
        <w:spacing w:line="360" w:lineRule="auto"/>
        <w:rPr>
          <w:rFonts w:ascii="Times" w:hAnsi="Times"/>
          <w:b/>
          <w:bCs/>
        </w:rPr>
      </w:pPr>
    </w:p>
    <w:p w14:paraId="3F9635E5" w14:textId="77777777" w:rsidR="002A42AB" w:rsidRDefault="002A42AB" w:rsidP="0089750C">
      <w:pPr>
        <w:spacing w:line="360" w:lineRule="auto"/>
        <w:rPr>
          <w:rFonts w:ascii="Times" w:hAnsi="Times"/>
          <w:b/>
          <w:bCs/>
        </w:rPr>
      </w:pPr>
    </w:p>
    <w:p w14:paraId="009E6CEF" w14:textId="77777777" w:rsidR="002A42AB" w:rsidRDefault="002A42AB" w:rsidP="0089750C">
      <w:pPr>
        <w:spacing w:line="360" w:lineRule="auto"/>
        <w:rPr>
          <w:rFonts w:ascii="Times" w:hAnsi="Times"/>
          <w:b/>
          <w:bCs/>
        </w:rPr>
      </w:pPr>
    </w:p>
    <w:p w14:paraId="58C5BF06" w14:textId="77777777" w:rsidR="002A42AB" w:rsidRDefault="002A42AB" w:rsidP="0089750C">
      <w:pPr>
        <w:spacing w:line="360" w:lineRule="auto"/>
        <w:rPr>
          <w:rFonts w:ascii="Times" w:hAnsi="Times"/>
          <w:b/>
          <w:bCs/>
        </w:rPr>
      </w:pPr>
    </w:p>
    <w:p w14:paraId="353E3DD8" w14:textId="77777777" w:rsidR="002A42AB" w:rsidRDefault="002A42AB" w:rsidP="0089750C">
      <w:pPr>
        <w:spacing w:line="360" w:lineRule="auto"/>
        <w:rPr>
          <w:rFonts w:ascii="Times" w:hAnsi="Times"/>
          <w:b/>
          <w:bCs/>
        </w:rPr>
      </w:pPr>
    </w:p>
    <w:p w14:paraId="2FD765A8" w14:textId="77777777" w:rsidR="002A42AB" w:rsidRDefault="002A42AB" w:rsidP="0089750C">
      <w:pPr>
        <w:spacing w:line="360" w:lineRule="auto"/>
        <w:rPr>
          <w:rFonts w:ascii="Times" w:hAnsi="Times"/>
          <w:b/>
          <w:bCs/>
        </w:rPr>
      </w:pPr>
    </w:p>
    <w:p w14:paraId="75639DDE" w14:textId="77777777" w:rsidR="002A42AB" w:rsidRDefault="002A42AB" w:rsidP="0089750C">
      <w:pPr>
        <w:spacing w:line="360" w:lineRule="auto"/>
        <w:rPr>
          <w:rFonts w:ascii="Times" w:hAnsi="Times"/>
          <w:b/>
          <w:bCs/>
        </w:rPr>
      </w:pPr>
    </w:p>
    <w:p w14:paraId="09AC4490" w14:textId="77777777" w:rsidR="002A42AB" w:rsidRDefault="002A42AB" w:rsidP="0089750C">
      <w:pPr>
        <w:spacing w:line="360" w:lineRule="auto"/>
        <w:rPr>
          <w:rFonts w:ascii="Times" w:hAnsi="Times"/>
          <w:b/>
          <w:bCs/>
        </w:rPr>
      </w:pPr>
    </w:p>
    <w:p w14:paraId="30CF05FB" w14:textId="77777777" w:rsidR="002A42AB" w:rsidRDefault="002A42AB" w:rsidP="0089750C">
      <w:pPr>
        <w:spacing w:line="360" w:lineRule="auto"/>
        <w:rPr>
          <w:rFonts w:ascii="Times" w:hAnsi="Times"/>
          <w:b/>
          <w:bCs/>
        </w:rPr>
      </w:pPr>
    </w:p>
    <w:p w14:paraId="11253478" w14:textId="77777777" w:rsidR="002A42AB" w:rsidRPr="00C2173E" w:rsidRDefault="002A42AB" w:rsidP="0089750C">
      <w:pPr>
        <w:spacing w:line="360" w:lineRule="auto"/>
        <w:rPr>
          <w:rFonts w:ascii="Times" w:hAnsi="Times"/>
          <w:b/>
          <w:bCs/>
        </w:rPr>
      </w:pPr>
      <w:r w:rsidRPr="00C2173E">
        <w:rPr>
          <w:rFonts w:ascii="Times" w:hAnsi="Times"/>
          <w:b/>
          <w:bCs/>
        </w:rPr>
        <w:t xml:space="preserve">Binning performance on </w:t>
      </w:r>
      <w:r>
        <w:rPr>
          <w:rFonts w:ascii="Times" w:hAnsi="Times"/>
          <w:b/>
          <w:bCs/>
        </w:rPr>
        <w:t>“</w:t>
      </w:r>
      <w:r w:rsidRPr="00C2173E">
        <w:rPr>
          <w:rFonts w:ascii="Times" w:hAnsi="Times"/>
          <w:b/>
          <w:bCs/>
        </w:rPr>
        <w:t>error-free</w:t>
      </w:r>
      <w:r>
        <w:rPr>
          <w:rFonts w:ascii="Times" w:hAnsi="Times"/>
          <w:b/>
          <w:bCs/>
        </w:rPr>
        <w:t>” metagenomic assemblies</w:t>
      </w:r>
      <w:r w:rsidRPr="00C2173E">
        <w:rPr>
          <w:rFonts w:ascii="Times" w:hAnsi="Times"/>
          <w:b/>
          <w:bCs/>
        </w:rPr>
        <w:t xml:space="preserve">  </w:t>
      </w:r>
    </w:p>
    <w:p w14:paraId="5B5AA19B" w14:textId="496A60D8" w:rsidR="002A42AB" w:rsidRDefault="00734343" w:rsidP="002D5915">
      <w:pPr>
        <w:pStyle w:val="Normal1"/>
        <w:widowControl w:val="0"/>
        <w:spacing w:line="360" w:lineRule="auto"/>
        <w:rPr>
          <w:rFonts w:ascii="Times" w:hAnsi="Times"/>
          <w:color w:val="auto"/>
          <w:sz w:val="24"/>
        </w:rPr>
      </w:pPr>
      <w:r w:rsidRPr="0089750C">
        <w:rPr>
          <w:rFonts w:ascii="Times" w:hAnsi="Times"/>
          <w:noProof/>
          <w:color w:val="auto"/>
          <w:sz w:val="24"/>
          <w:lang w:eastAsia="en-US"/>
        </w:rPr>
        <w:lastRenderedPageBreak/>
        <w:drawing>
          <wp:inline distT="0" distB="0" distL="0" distR="0" wp14:anchorId="11122400" wp14:editId="7FFBCC31">
            <wp:extent cx="5937250" cy="5937250"/>
            <wp:effectExtent l="0" t="0" r="6350" b="6350"/>
            <wp:docPr id="2" name="Picture 2" descr="Macintosh HD:Users:ddkang:Dropbox:Workspace:Binning:PeerJ:Rev1:Performance_By_Bin_All_in_A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dkang:Dropbox:Workspace:Binning:PeerJ:Rev1:Performance_By_Bin_All_in_All.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7250" cy="5937250"/>
                    </a:xfrm>
                    <a:prstGeom prst="rect">
                      <a:avLst/>
                    </a:prstGeom>
                    <a:noFill/>
                    <a:ln>
                      <a:noFill/>
                    </a:ln>
                  </pic:spPr>
                </pic:pic>
              </a:graphicData>
            </a:graphic>
          </wp:inline>
        </w:drawing>
      </w:r>
    </w:p>
    <w:p w14:paraId="3EF6921F" w14:textId="398E644E" w:rsidR="002A42AB" w:rsidRPr="00ED2B1A" w:rsidRDefault="002A42AB" w:rsidP="002D5915">
      <w:pPr>
        <w:pStyle w:val="Normal1"/>
        <w:widowControl w:val="0"/>
        <w:spacing w:line="360" w:lineRule="auto"/>
        <w:rPr>
          <w:rFonts w:ascii="Times" w:hAnsi="Times"/>
          <w:color w:val="auto"/>
          <w:sz w:val="24"/>
        </w:rPr>
      </w:pPr>
      <w:proofErr w:type="gramStart"/>
      <w:r w:rsidRPr="00ED2B1A">
        <w:rPr>
          <w:rFonts w:ascii="Times" w:hAnsi="Times"/>
          <w:b/>
          <w:color w:val="auto"/>
          <w:sz w:val="24"/>
        </w:rPr>
        <w:t>Supplementary Figure S3.</w:t>
      </w:r>
      <w:proofErr w:type="gramEnd"/>
      <w:r w:rsidRPr="00ED2B1A">
        <w:rPr>
          <w:rFonts w:ascii="Times" w:hAnsi="Times"/>
          <w:color w:val="auto"/>
          <w:sz w:val="24"/>
        </w:rPr>
        <w:t xml:space="preserve"> </w:t>
      </w:r>
      <w:proofErr w:type="gramStart"/>
      <w:r>
        <w:rPr>
          <w:rFonts w:ascii="Times" w:hAnsi="Times"/>
          <w:color w:val="auto"/>
          <w:sz w:val="24"/>
        </w:rPr>
        <w:t>Expanded results of the b</w:t>
      </w:r>
      <w:r w:rsidRPr="00C2173E">
        <w:rPr>
          <w:rFonts w:ascii="Times" w:hAnsi="Times"/>
          <w:sz w:val="24"/>
        </w:rPr>
        <w:t>inning performance on synthetic metagenomic assembl</w:t>
      </w:r>
      <w:r>
        <w:rPr>
          <w:rFonts w:ascii="Times" w:hAnsi="Times"/>
          <w:sz w:val="24"/>
        </w:rPr>
        <w:t>ies shown in Figure 3.</w:t>
      </w:r>
      <w:proofErr w:type="gramEnd"/>
      <w:r>
        <w:rPr>
          <w:rFonts w:ascii="Times" w:hAnsi="Times"/>
          <w:sz w:val="24"/>
        </w:rPr>
        <w:t xml:space="preserve"> The number of genomes (X-axis) identified by each binning method (Y-axis) for different recall (completeness) and precision threshold</w:t>
      </w:r>
      <w:r w:rsidDel="004162E3">
        <w:rPr>
          <w:rFonts w:ascii="Times" w:hAnsi="Times"/>
          <w:sz w:val="24"/>
        </w:rPr>
        <w:t>s</w:t>
      </w:r>
      <w:r>
        <w:rPr>
          <w:rFonts w:ascii="Times" w:hAnsi="Times"/>
          <w:sz w:val="24"/>
        </w:rPr>
        <w:t>. Each panel represents the result for a precision threshold.</w:t>
      </w:r>
    </w:p>
    <w:p w14:paraId="14508ECC" w14:textId="77777777" w:rsidR="002A42AB" w:rsidRDefault="002A42AB" w:rsidP="006A40F5">
      <w:pPr>
        <w:pStyle w:val="Normal1"/>
        <w:widowControl w:val="0"/>
        <w:spacing w:line="360" w:lineRule="auto"/>
        <w:jc w:val="center"/>
        <w:rPr>
          <w:rFonts w:ascii="Times" w:hAnsi="Times"/>
          <w:b/>
          <w:i/>
          <w:color w:val="auto"/>
          <w:sz w:val="24"/>
        </w:rPr>
      </w:pPr>
    </w:p>
    <w:p w14:paraId="7182F249" w14:textId="77777777" w:rsidR="002A42AB" w:rsidRDefault="002A42AB" w:rsidP="006A40F5">
      <w:pPr>
        <w:pStyle w:val="Normal1"/>
        <w:widowControl w:val="0"/>
        <w:spacing w:line="360" w:lineRule="auto"/>
        <w:jc w:val="center"/>
        <w:rPr>
          <w:rFonts w:ascii="Times" w:hAnsi="Times"/>
          <w:b/>
          <w:i/>
          <w:color w:val="auto"/>
          <w:sz w:val="24"/>
        </w:rPr>
      </w:pPr>
    </w:p>
    <w:p w14:paraId="4795D3FA" w14:textId="77777777" w:rsidR="002A42AB" w:rsidRDefault="002A42AB" w:rsidP="006A40F5">
      <w:pPr>
        <w:pStyle w:val="Normal1"/>
        <w:widowControl w:val="0"/>
        <w:spacing w:line="360" w:lineRule="auto"/>
        <w:jc w:val="center"/>
        <w:rPr>
          <w:rFonts w:ascii="Times" w:hAnsi="Times"/>
          <w:b/>
          <w:i/>
          <w:color w:val="auto"/>
          <w:sz w:val="24"/>
        </w:rPr>
      </w:pPr>
    </w:p>
    <w:p w14:paraId="59F20898" w14:textId="77777777" w:rsidR="002A42AB" w:rsidRPr="00BB323E" w:rsidRDefault="002A42AB" w:rsidP="00BB323E">
      <w:pPr>
        <w:spacing w:line="360" w:lineRule="auto"/>
        <w:rPr>
          <w:rFonts w:ascii="Times" w:hAnsi="Times"/>
          <w:b/>
          <w:bCs/>
        </w:rPr>
      </w:pPr>
      <w:r w:rsidRPr="00C2173E">
        <w:rPr>
          <w:rFonts w:ascii="Times" w:hAnsi="Times"/>
          <w:b/>
          <w:bCs/>
        </w:rPr>
        <w:t xml:space="preserve">Binning performance on </w:t>
      </w:r>
      <w:r>
        <w:rPr>
          <w:rFonts w:ascii="Times" w:hAnsi="Times"/>
          <w:b/>
          <w:bCs/>
        </w:rPr>
        <w:t>real metagenomic assemblies</w:t>
      </w:r>
    </w:p>
    <w:p w14:paraId="354082D7" w14:textId="6BE71476" w:rsidR="002A42AB" w:rsidRPr="00ED2B1A" w:rsidRDefault="00734343" w:rsidP="00BB323E">
      <w:pPr>
        <w:pStyle w:val="Normal1"/>
        <w:widowControl w:val="0"/>
        <w:spacing w:line="360" w:lineRule="auto"/>
        <w:rPr>
          <w:rFonts w:ascii="Times" w:hAnsi="Times"/>
          <w:color w:val="auto"/>
          <w:sz w:val="24"/>
        </w:rPr>
      </w:pPr>
      <w:r>
        <w:rPr>
          <w:rFonts w:ascii="Times" w:hAnsi="Times"/>
          <w:b/>
          <w:i/>
          <w:noProof/>
          <w:color w:val="auto"/>
          <w:sz w:val="24"/>
          <w:lang w:eastAsia="en-US"/>
        </w:rPr>
        <w:lastRenderedPageBreak/>
        <w:drawing>
          <wp:inline distT="0" distB="0" distL="0" distR="0" wp14:anchorId="1B08D8D9" wp14:editId="3D73B88D">
            <wp:extent cx="5937250" cy="5937250"/>
            <wp:effectExtent l="0" t="0" r="6350" b="6350"/>
            <wp:docPr id="3" name="Picture 3" descr="Macintosh HD:Storage:GoogleDrive:workspace:MetaGenomics:Performance_By_Bin_All_1.5kb_A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Storage:GoogleDrive:workspace:MetaGenomics:Performance_By_Bin_All_1.5kb_All.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7250" cy="5937250"/>
                    </a:xfrm>
                    <a:prstGeom prst="rect">
                      <a:avLst/>
                    </a:prstGeom>
                    <a:noFill/>
                    <a:ln>
                      <a:noFill/>
                    </a:ln>
                  </pic:spPr>
                </pic:pic>
              </a:graphicData>
            </a:graphic>
          </wp:inline>
        </w:drawing>
      </w:r>
      <w:r w:rsidR="002A42AB" w:rsidRPr="00BB323E">
        <w:rPr>
          <w:rFonts w:ascii="Times" w:hAnsi="Times"/>
          <w:b/>
          <w:color w:val="auto"/>
          <w:sz w:val="24"/>
        </w:rPr>
        <w:t xml:space="preserve"> </w:t>
      </w:r>
      <w:proofErr w:type="gramStart"/>
      <w:r w:rsidR="002A42AB">
        <w:rPr>
          <w:rFonts w:ascii="Times" w:hAnsi="Times"/>
          <w:b/>
          <w:color w:val="auto"/>
          <w:sz w:val="24"/>
        </w:rPr>
        <w:t>Supplementary Figure S4</w:t>
      </w:r>
      <w:r w:rsidR="002A42AB" w:rsidRPr="00ED2B1A">
        <w:rPr>
          <w:rFonts w:ascii="Times" w:hAnsi="Times"/>
          <w:b/>
          <w:color w:val="auto"/>
          <w:sz w:val="24"/>
        </w:rPr>
        <w:t>.</w:t>
      </w:r>
      <w:proofErr w:type="gramEnd"/>
      <w:r w:rsidR="002A42AB" w:rsidRPr="00ED2B1A">
        <w:rPr>
          <w:rFonts w:ascii="Times" w:hAnsi="Times"/>
          <w:color w:val="auto"/>
          <w:sz w:val="24"/>
        </w:rPr>
        <w:t xml:space="preserve"> </w:t>
      </w:r>
      <w:proofErr w:type="gramStart"/>
      <w:r w:rsidR="002A42AB">
        <w:rPr>
          <w:rFonts w:ascii="Times" w:hAnsi="Times"/>
          <w:color w:val="auto"/>
          <w:sz w:val="24"/>
        </w:rPr>
        <w:t>Expanded results of the b</w:t>
      </w:r>
      <w:r w:rsidR="002A42AB" w:rsidRPr="00C2173E">
        <w:rPr>
          <w:rFonts w:ascii="Times" w:hAnsi="Times"/>
          <w:sz w:val="24"/>
        </w:rPr>
        <w:t>inning performance on synthetic metagenomic assembl</w:t>
      </w:r>
      <w:r w:rsidR="002A42AB">
        <w:rPr>
          <w:rFonts w:ascii="Times" w:hAnsi="Times"/>
          <w:sz w:val="24"/>
        </w:rPr>
        <w:t>ies shown in Figure 4.</w:t>
      </w:r>
      <w:proofErr w:type="gramEnd"/>
      <w:r w:rsidR="002A42AB">
        <w:rPr>
          <w:rFonts w:ascii="Times" w:hAnsi="Times"/>
          <w:sz w:val="24"/>
        </w:rPr>
        <w:t xml:space="preserve"> The number of genomes (X-axis) identified by each binning method (Y-axis) in different recall (completeness) and precision threshold, which calculates the lack of contamination. Each panel represents the result for a precision threshold.</w:t>
      </w:r>
    </w:p>
    <w:p w14:paraId="06E840DC" w14:textId="77777777" w:rsidR="002A42AB" w:rsidRDefault="002A42AB" w:rsidP="006A40F5">
      <w:pPr>
        <w:pStyle w:val="Normal1"/>
        <w:widowControl w:val="0"/>
        <w:spacing w:line="360" w:lineRule="auto"/>
        <w:jc w:val="center"/>
        <w:rPr>
          <w:rFonts w:ascii="Times" w:hAnsi="Times"/>
          <w:b/>
          <w:i/>
          <w:color w:val="auto"/>
          <w:sz w:val="24"/>
        </w:rPr>
      </w:pPr>
    </w:p>
    <w:p w14:paraId="170CE7BB" w14:textId="77E1D4BB" w:rsidR="002A42AB" w:rsidRPr="00ED2B1A" w:rsidRDefault="00734343" w:rsidP="006A40F5">
      <w:pPr>
        <w:pStyle w:val="Normal1"/>
        <w:widowControl w:val="0"/>
        <w:spacing w:line="360" w:lineRule="auto"/>
        <w:jc w:val="center"/>
        <w:rPr>
          <w:rFonts w:ascii="Times" w:hAnsi="Times"/>
          <w:b/>
          <w:i/>
          <w:color w:val="auto"/>
          <w:sz w:val="24"/>
        </w:rPr>
      </w:pPr>
      <w:r w:rsidRPr="00ED2B1A">
        <w:rPr>
          <w:rFonts w:ascii="Times" w:hAnsi="Times"/>
          <w:b/>
          <w:i/>
          <w:noProof/>
          <w:color w:val="auto"/>
          <w:sz w:val="24"/>
          <w:lang w:eastAsia="en-US"/>
        </w:rPr>
        <w:lastRenderedPageBreak/>
        <w:drawing>
          <wp:inline distT="0" distB="0" distL="0" distR="0" wp14:anchorId="2DAAF2D6" wp14:editId="4A860684">
            <wp:extent cx="5943600" cy="1981200"/>
            <wp:effectExtent l="0" t="0" r="0" b="0"/>
            <wp:docPr id="20" name="Picture 20" descr="Supplementary Figure 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Supplementary Figure S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1981200"/>
                    </a:xfrm>
                    <a:prstGeom prst="rect">
                      <a:avLst/>
                    </a:prstGeom>
                    <a:noFill/>
                    <a:ln>
                      <a:noFill/>
                    </a:ln>
                  </pic:spPr>
                </pic:pic>
              </a:graphicData>
            </a:graphic>
          </wp:inline>
        </w:drawing>
      </w:r>
    </w:p>
    <w:p w14:paraId="6522A010" w14:textId="0E296927" w:rsidR="002A42AB" w:rsidRPr="00ED2B1A" w:rsidRDefault="002A42AB" w:rsidP="005E680D">
      <w:pPr>
        <w:pStyle w:val="Normal1"/>
        <w:widowControl w:val="0"/>
        <w:spacing w:line="360" w:lineRule="auto"/>
        <w:rPr>
          <w:rFonts w:ascii="Times" w:hAnsi="Times"/>
          <w:color w:val="auto"/>
          <w:sz w:val="24"/>
        </w:rPr>
      </w:pPr>
      <w:proofErr w:type="gramStart"/>
      <w:r w:rsidRPr="00ED2B1A">
        <w:rPr>
          <w:rFonts w:ascii="Times" w:hAnsi="Times"/>
          <w:b/>
          <w:color w:val="auto"/>
          <w:sz w:val="24"/>
        </w:rPr>
        <w:t>Supplementary Figure S</w:t>
      </w:r>
      <w:r>
        <w:rPr>
          <w:rFonts w:ascii="Times" w:hAnsi="Times"/>
          <w:b/>
          <w:color w:val="auto"/>
          <w:sz w:val="24"/>
        </w:rPr>
        <w:t>5</w:t>
      </w:r>
      <w:r w:rsidRPr="00ED2B1A">
        <w:rPr>
          <w:rFonts w:ascii="Times" w:hAnsi="Times"/>
          <w:b/>
          <w:color w:val="auto"/>
          <w:sz w:val="24"/>
        </w:rPr>
        <w:t>.</w:t>
      </w:r>
      <w:proofErr w:type="gramEnd"/>
      <w:r w:rsidRPr="00ED2B1A">
        <w:rPr>
          <w:rFonts w:ascii="Times" w:hAnsi="Times"/>
          <w:color w:val="auto"/>
          <w:sz w:val="24"/>
        </w:rPr>
        <w:t xml:space="preserve"> </w:t>
      </w:r>
      <w:proofErr w:type="gramStart"/>
      <w:r w:rsidRPr="00ED2B1A">
        <w:rPr>
          <w:rFonts w:ascii="Times" w:hAnsi="Times"/>
          <w:color w:val="auto"/>
          <w:sz w:val="24"/>
        </w:rPr>
        <w:t>Comparison between MetaBAT bins and CAG using species level precision after adjusting the precision calculation to only reflect strain-level contamination.</w:t>
      </w:r>
      <w:proofErr w:type="gramEnd"/>
      <w:r w:rsidRPr="00ED2B1A">
        <w:rPr>
          <w:rFonts w:ascii="Times" w:hAnsi="Times"/>
          <w:color w:val="auto"/>
          <w:sz w:val="24"/>
        </w:rPr>
        <w:t xml:space="preserve"> Compare it with Figure 5 to notice the changes in both results. Ignoring strain level contamination greatly improved </w:t>
      </w:r>
      <w:proofErr w:type="spellStart"/>
      <w:r w:rsidRPr="00ED2B1A">
        <w:rPr>
          <w:rFonts w:ascii="Times" w:hAnsi="Times"/>
          <w:color w:val="auto"/>
          <w:sz w:val="24"/>
        </w:rPr>
        <w:t>MetaBAT’s</w:t>
      </w:r>
      <w:proofErr w:type="spellEnd"/>
      <w:r w:rsidRPr="00ED2B1A">
        <w:rPr>
          <w:rFonts w:ascii="Times" w:hAnsi="Times"/>
          <w:color w:val="auto"/>
          <w:sz w:val="24"/>
        </w:rPr>
        <w:t xml:space="preserve"> </w:t>
      </w:r>
      <w:r w:rsidRPr="00ED2B1A" w:rsidDel="004162E3">
        <w:rPr>
          <w:rFonts w:ascii="Times" w:hAnsi="Times"/>
          <w:color w:val="auto"/>
          <w:sz w:val="24"/>
        </w:rPr>
        <w:t>p</w:t>
      </w:r>
      <w:r w:rsidRPr="00ED2B1A">
        <w:rPr>
          <w:rFonts w:ascii="Times" w:hAnsi="Times"/>
          <w:color w:val="auto"/>
          <w:sz w:val="24"/>
        </w:rPr>
        <w:t>recision and F1.</w:t>
      </w:r>
    </w:p>
    <w:p w14:paraId="7C636950" w14:textId="77777777" w:rsidR="002A42AB" w:rsidRPr="00ED2B1A" w:rsidRDefault="002A42AB" w:rsidP="00773461">
      <w:pPr>
        <w:pStyle w:val="Normal1"/>
        <w:widowControl w:val="0"/>
        <w:spacing w:line="360" w:lineRule="auto"/>
        <w:rPr>
          <w:rFonts w:ascii="Times" w:hAnsi="Times"/>
          <w:sz w:val="24"/>
        </w:rPr>
      </w:pPr>
    </w:p>
    <w:p w14:paraId="0CCC2AA9" w14:textId="77777777" w:rsidR="002A42AB" w:rsidRPr="00ED2B1A" w:rsidRDefault="002A42AB" w:rsidP="005D0CBA">
      <w:pPr>
        <w:pStyle w:val="Normal1"/>
        <w:widowControl w:val="0"/>
        <w:spacing w:line="360" w:lineRule="auto"/>
        <w:rPr>
          <w:rFonts w:ascii="Times" w:hAnsi="Times"/>
          <w:b/>
          <w:i/>
          <w:sz w:val="24"/>
        </w:rPr>
      </w:pPr>
      <w:r w:rsidRPr="00ED2B1A">
        <w:rPr>
          <w:rFonts w:ascii="Times" w:hAnsi="Times"/>
          <w:b/>
          <w:i/>
          <w:sz w:val="24"/>
        </w:rPr>
        <w:t>Post-processing of MetaBAT Genome Bins using Iterative Single Genome Assembly</w:t>
      </w:r>
    </w:p>
    <w:p w14:paraId="0F8D4DF8" w14:textId="77777777" w:rsidR="002A42AB" w:rsidRPr="00ED2B1A" w:rsidRDefault="002A42AB" w:rsidP="005D0CBA">
      <w:pPr>
        <w:pStyle w:val="Normal1"/>
        <w:widowControl w:val="0"/>
        <w:spacing w:line="360" w:lineRule="auto"/>
        <w:rPr>
          <w:rFonts w:ascii="Times" w:hAnsi="Times"/>
          <w:sz w:val="24"/>
        </w:rPr>
      </w:pPr>
      <w:r w:rsidRPr="00ED2B1A">
        <w:rPr>
          <w:rFonts w:ascii="Times" w:hAnsi="Times"/>
          <w:sz w:val="24"/>
        </w:rPr>
        <w:t xml:space="preserve">The iterative post-processing strategy works as the following: </w:t>
      </w:r>
    </w:p>
    <w:p w14:paraId="3AF4DBE4" w14:textId="77777777" w:rsidR="002A42AB" w:rsidRPr="00ED2B1A" w:rsidRDefault="002A42AB" w:rsidP="005D0CBA">
      <w:pPr>
        <w:pStyle w:val="Normal1"/>
        <w:widowControl w:val="0"/>
        <w:spacing w:line="360" w:lineRule="auto"/>
        <w:rPr>
          <w:rFonts w:ascii="Times" w:hAnsi="Times"/>
          <w:sz w:val="24"/>
        </w:rPr>
      </w:pPr>
      <w:r w:rsidRPr="00ED2B1A">
        <w:rPr>
          <w:rFonts w:ascii="Times" w:hAnsi="Times"/>
          <w:sz w:val="24"/>
        </w:rPr>
        <w:t xml:space="preserve">    1. Find a best (e.g. based on coverage) sample for a given bin. </w:t>
      </w:r>
    </w:p>
    <w:p w14:paraId="5EA48787" w14:textId="65B3B583" w:rsidR="002A42AB" w:rsidRPr="00ED2B1A" w:rsidRDefault="002A42AB" w:rsidP="005D0CBA">
      <w:pPr>
        <w:pStyle w:val="Normal1"/>
        <w:widowControl w:val="0"/>
        <w:spacing w:line="360" w:lineRule="auto"/>
        <w:rPr>
          <w:rFonts w:ascii="Times" w:hAnsi="Times"/>
          <w:color w:val="auto"/>
          <w:sz w:val="24"/>
        </w:rPr>
      </w:pPr>
      <w:r w:rsidRPr="00ED2B1A">
        <w:rPr>
          <w:rFonts w:ascii="Times" w:hAnsi="Times"/>
          <w:sz w:val="24"/>
        </w:rPr>
        <w:t xml:space="preserve">    2.</w:t>
      </w:r>
      <w:r w:rsidRPr="00ED2B1A">
        <w:rPr>
          <w:rFonts w:ascii="Times" w:hAnsi="Times"/>
          <w:color w:val="auto"/>
          <w:sz w:val="24"/>
        </w:rPr>
        <w:t xml:space="preserve"> Extract reads from the sample that mapped to the bin.</w:t>
      </w:r>
    </w:p>
    <w:p w14:paraId="68F02DBE" w14:textId="5F0FF400" w:rsidR="002A42AB" w:rsidRPr="00ED2B1A" w:rsidRDefault="002A42AB" w:rsidP="005D0CBA">
      <w:pPr>
        <w:pStyle w:val="Normal1"/>
        <w:widowControl w:val="0"/>
        <w:spacing w:line="360" w:lineRule="auto"/>
        <w:rPr>
          <w:rFonts w:ascii="Times" w:hAnsi="Times"/>
          <w:color w:val="auto"/>
          <w:sz w:val="24"/>
        </w:rPr>
      </w:pPr>
      <w:r w:rsidRPr="00ED2B1A">
        <w:rPr>
          <w:rFonts w:ascii="Times" w:hAnsi="Times"/>
          <w:color w:val="auto"/>
          <w:sz w:val="24"/>
        </w:rPr>
        <w:t xml:space="preserve">    3. Assemble the reads (e.g. velvet).</w:t>
      </w:r>
    </w:p>
    <w:p w14:paraId="6117BAD9" w14:textId="77777777" w:rsidR="002A42AB" w:rsidRPr="00ED2B1A" w:rsidRDefault="002A42AB" w:rsidP="005D0CBA">
      <w:pPr>
        <w:pStyle w:val="Normal1"/>
        <w:widowControl w:val="0"/>
        <w:spacing w:line="360" w:lineRule="auto"/>
        <w:rPr>
          <w:rFonts w:ascii="Times" w:hAnsi="Times"/>
          <w:color w:val="auto"/>
          <w:sz w:val="24"/>
        </w:rPr>
      </w:pPr>
      <w:r w:rsidRPr="00ED2B1A">
        <w:rPr>
          <w:rFonts w:ascii="Times" w:hAnsi="Times"/>
          <w:color w:val="auto"/>
          <w:sz w:val="24"/>
        </w:rPr>
        <w:t xml:space="preserve">    4. Concatenate the original binned contigs with the latest assembly</w:t>
      </w:r>
    </w:p>
    <w:p w14:paraId="6667F517" w14:textId="02109765" w:rsidR="002A42AB" w:rsidRPr="00ED2B1A" w:rsidRDefault="002A42AB" w:rsidP="005D0CBA">
      <w:pPr>
        <w:pStyle w:val="Normal1"/>
        <w:widowControl w:val="0"/>
        <w:spacing w:line="360" w:lineRule="auto"/>
        <w:rPr>
          <w:rFonts w:ascii="Times" w:hAnsi="Times"/>
          <w:color w:val="auto"/>
          <w:sz w:val="24"/>
        </w:rPr>
      </w:pPr>
      <w:r w:rsidRPr="00ED2B1A">
        <w:rPr>
          <w:rFonts w:ascii="Times" w:hAnsi="Times"/>
          <w:color w:val="auto"/>
          <w:sz w:val="24"/>
        </w:rPr>
        <w:t xml:space="preserve">    5. Run CheckM to assess new assembly</w:t>
      </w:r>
    </w:p>
    <w:p w14:paraId="3D326087" w14:textId="518CA6AD" w:rsidR="002A42AB" w:rsidRPr="00ED2B1A" w:rsidRDefault="002A42AB" w:rsidP="004162E3">
      <w:pPr>
        <w:pStyle w:val="Normal1"/>
        <w:widowControl w:val="0"/>
        <w:spacing w:line="360" w:lineRule="auto"/>
        <w:rPr>
          <w:rFonts w:ascii="Times" w:hAnsi="Times"/>
          <w:color w:val="auto"/>
          <w:sz w:val="24"/>
        </w:rPr>
      </w:pPr>
      <w:r w:rsidRPr="00ED2B1A">
        <w:rPr>
          <w:rFonts w:ascii="Times" w:hAnsi="Times"/>
          <w:color w:val="auto"/>
          <w:sz w:val="24"/>
        </w:rPr>
        <w:t xml:space="preserve">    6. Repeat 2-5 until new assembly meet certain criteria.</w:t>
      </w:r>
    </w:p>
    <w:p w14:paraId="50ADE778" w14:textId="53A9DFFE" w:rsidR="002A42AB" w:rsidRPr="00ED2B1A" w:rsidRDefault="002A42AB" w:rsidP="00463DFC">
      <w:pPr>
        <w:pStyle w:val="Normal1"/>
        <w:widowControl w:val="0"/>
        <w:spacing w:line="360" w:lineRule="auto"/>
        <w:rPr>
          <w:rFonts w:ascii="Times" w:hAnsi="Times"/>
          <w:color w:val="auto"/>
          <w:sz w:val="24"/>
        </w:rPr>
      </w:pPr>
      <w:r w:rsidRPr="00ED2B1A">
        <w:rPr>
          <w:rFonts w:ascii="Times" w:hAnsi="Times"/>
          <w:color w:val="auto"/>
          <w:sz w:val="24"/>
        </w:rPr>
        <w:t xml:space="preserve">      The above procedures are fairly easy to implement and fast to run. However, more sophisticated approaches can be pursued. For instance, for step 1, we simply picked a sample that had the greatest mean base coverage to a given bin, but it can be extended to search the best target sample. And step 5 can be improved further to run faster since our default choice was to use CheckM, which was not optimized for this procedure. In addition, as shown in </w:t>
      </w:r>
      <w:r w:rsidRPr="00ED2B1A">
        <w:rPr>
          <w:rFonts w:ascii="Times" w:hAnsi="Times"/>
          <w:sz w:val="24"/>
        </w:rPr>
        <w:fldChar w:fldCharType="begin">
          <w:fldData xml:space="preserve">PEVuZE5vdGU+PENpdGU+PEF1dGhvcj5OaWVsc2VuPC9BdXRob3I+PFllYXI+MjAxNDwvWWVhcj48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</w:fldData>
        </w:fldChar>
      </w:r>
      <w:r w:rsidRPr="00ED2B1A">
        <w:rPr>
          <w:rFonts w:ascii="Times" w:hAnsi="Times"/>
          <w:sz w:val="24"/>
        </w:rPr>
        <w:instrText xml:space="preserve"> ADDIN EN.CITE </w:instrText>
      </w:r>
      <w:r w:rsidRPr="00ED2B1A">
        <w:rPr>
          <w:rFonts w:ascii="Times" w:hAnsi="Times"/>
          <w:sz w:val="24"/>
        </w:rPr>
        <w:fldChar w:fldCharType="begin">
          <w:fldData xml:space="preserve">PEVuZE5vdGU+PENpdGU+PEF1dGhvcj5OaWVsc2VuPC9BdXRob3I+PFllYXI+MjAxNDwvWWVhcj48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</w:fldData>
        </w:fldChar>
      </w:r>
      <w:r w:rsidRPr="00ED2B1A">
        <w:rPr>
          <w:rFonts w:ascii="Times" w:hAnsi="Times"/>
          <w:sz w:val="24"/>
        </w:rPr>
        <w:instrText xml:space="preserve"> ADDIN EN.CITE.DATA </w:instrText>
      </w:r>
      <w:r w:rsidRPr="00ED2B1A">
        <w:rPr>
          <w:rFonts w:ascii="Times" w:hAnsi="Times"/>
          <w:sz w:val="24"/>
        </w:rPr>
      </w:r>
      <w:r w:rsidRPr="00ED2B1A">
        <w:rPr>
          <w:rFonts w:ascii="Times" w:hAnsi="Times"/>
          <w:sz w:val="24"/>
        </w:rPr>
        <w:fldChar w:fldCharType="end"/>
      </w:r>
      <w:r w:rsidRPr="00ED2B1A">
        <w:rPr>
          <w:rFonts w:ascii="Times" w:hAnsi="Times"/>
          <w:sz w:val="24"/>
        </w:rPr>
      </w:r>
      <w:r w:rsidRPr="00ED2B1A">
        <w:rPr>
          <w:rFonts w:ascii="Times" w:hAnsi="Times"/>
          <w:sz w:val="24"/>
        </w:rPr>
        <w:fldChar w:fldCharType="separate"/>
      </w:r>
      <w:r w:rsidRPr="00ED2B1A">
        <w:rPr>
          <w:rFonts w:ascii="Times" w:hAnsi="Times"/>
          <w:noProof/>
          <w:sz w:val="24"/>
        </w:rPr>
        <w:t>Nielsen et al. 2014)</w:t>
      </w:r>
      <w:r w:rsidRPr="00ED2B1A">
        <w:rPr>
          <w:rFonts w:ascii="Times" w:hAnsi="Times"/>
          <w:sz w:val="24"/>
        </w:rPr>
        <w:fldChar w:fldCharType="end"/>
      </w:r>
      <w:r w:rsidRPr="00ED2B1A">
        <w:rPr>
          <w:rFonts w:ascii="Times" w:hAnsi="Times"/>
          <w:color w:val="auto"/>
          <w:sz w:val="24"/>
        </w:rPr>
        <w:t xml:space="preserve">, other tools can be used to improve draft genome quality such as read error correction, gap closer, or additional sequencing data with longer insert for scaffolding. </w:t>
      </w:r>
    </w:p>
    <w:p w14:paraId="3A95CAEC" w14:textId="77777777" w:rsidR="002A42AB" w:rsidRPr="00ED2B1A" w:rsidRDefault="002A42AB" w:rsidP="00463DFC">
      <w:pPr>
        <w:pStyle w:val="Normal1"/>
        <w:widowControl w:val="0"/>
        <w:spacing w:line="360" w:lineRule="auto"/>
        <w:rPr>
          <w:rFonts w:ascii="Times" w:hAnsi="Times"/>
          <w:color w:val="auto"/>
          <w:sz w:val="24"/>
        </w:rPr>
      </w:pPr>
    </w:p>
    <w:p w14:paraId="1F96A1E5" w14:textId="77777777" w:rsidR="002A42AB" w:rsidRPr="00ED2B1A" w:rsidRDefault="002A42AB" w:rsidP="00463DFC">
      <w:pPr>
        <w:pStyle w:val="Normal1"/>
        <w:widowControl w:val="0"/>
        <w:spacing w:line="360" w:lineRule="auto"/>
        <w:rPr>
          <w:rFonts w:ascii="Times" w:hAnsi="Times"/>
          <w:color w:val="auto"/>
          <w:sz w:val="24"/>
        </w:rPr>
      </w:pPr>
      <w:r w:rsidRPr="00ED2B1A">
        <w:rPr>
          <w:rFonts w:ascii="Times" w:hAnsi="Times"/>
          <w:b/>
          <w:i/>
          <w:sz w:val="24"/>
        </w:rPr>
        <w:t>MetaBAT performs better when more samples are supplied</w:t>
      </w:r>
    </w:p>
    <w:p w14:paraId="70CD7FB7" w14:textId="5CD08B48" w:rsidR="002A42AB" w:rsidRPr="00ED2B1A" w:rsidRDefault="00734343" w:rsidP="00773461">
      <w:pPr>
        <w:pStyle w:val="Normal1"/>
        <w:widowControl w:val="0"/>
        <w:spacing w:line="360" w:lineRule="auto"/>
        <w:jc w:val="center"/>
        <w:rPr>
          <w:rFonts w:ascii="Times" w:hAnsi="Times"/>
          <w:sz w:val="24"/>
        </w:rPr>
      </w:pPr>
      <w:r w:rsidRPr="00ED2B1A">
        <w:rPr>
          <w:rFonts w:ascii="Times" w:hAnsi="Times"/>
          <w:noProof/>
          <w:sz w:val="24"/>
          <w:lang w:eastAsia="en-US"/>
        </w:rPr>
        <w:lastRenderedPageBreak/>
        <w:drawing>
          <wp:inline distT="0" distB="0" distL="0" distR="0" wp14:anchorId="477C29BD" wp14:editId="015A16AC">
            <wp:extent cx="3835400" cy="2743200"/>
            <wp:effectExtent l="0" t="0" r="0" b="0"/>
            <wp:docPr id="29" name="Picture 29" descr="Macintosh HD:Users:ddkang:Dropbox:Workspace:Binning:PeerJ:Supplementary Figure S4.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Macintosh HD:Users:ddkang:Dropbox:Workspace:Binning:PeerJ:Supplementary Figure S4.ai"/>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35400" cy="2743200"/>
                    </a:xfrm>
                    <a:prstGeom prst="rect">
                      <a:avLst/>
                    </a:prstGeom>
                    <a:noFill/>
                    <a:ln>
                      <a:noFill/>
                    </a:ln>
                  </pic:spPr>
                </pic:pic>
              </a:graphicData>
            </a:graphic>
          </wp:inline>
        </w:drawing>
      </w:r>
    </w:p>
    <w:p w14:paraId="16A99229" w14:textId="77777777" w:rsidR="002A42AB" w:rsidRPr="00ED2B1A" w:rsidRDefault="002A42AB" w:rsidP="00773461">
      <w:pPr>
        <w:pStyle w:val="Normal1"/>
        <w:widowControl w:val="0"/>
        <w:spacing w:line="360" w:lineRule="auto"/>
        <w:rPr>
          <w:rFonts w:ascii="Times" w:hAnsi="Times"/>
          <w:color w:val="auto"/>
          <w:sz w:val="24"/>
        </w:rPr>
      </w:pPr>
      <w:proofErr w:type="gramStart"/>
      <w:r>
        <w:rPr>
          <w:rFonts w:ascii="Times" w:hAnsi="Times"/>
          <w:b/>
          <w:color w:val="auto"/>
          <w:sz w:val="24"/>
        </w:rPr>
        <w:t>Supplementary Figure S6</w:t>
      </w:r>
      <w:r w:rsidRPr="00ED2B1A">
        <w:rPr>
          <w:rFonts w:ascii="Times" w:hAnsi="Times"/>
          <w:b/>
          <w:color w:val="auto"/>
          <w:sz w:val="24"/>
        </w:rPr>
        <w:t>.</w:t>
      </w:r>
      <w:proofErr w:type="gramEnd"/>
      <w:r w:rsidRPr="00ED2B1A">
        <w:rPr>
          <w:rFonts w:ascii="Times" w:hAnsi="Times"/>
          <w:color w:val="auto"/>
          <w:sz w:val="24"/>
        </w:rPr>
        <w:t xml:space="preserve"> </w:t>
      </w:r>
      <w:proofErr w:type="gramStart"/>
      <w:r w:rsidRPr="00ED2B1A">
        <w:rPr>
          <w:rFonts w:ascii="Times" w:hAnsi="Times"/>
          <w:sz w:val="24"/>
        </w:rPr>
        <w:t>Boxplots of the completeness metric (blue) and precision metric (red) of MetaBAT on different number of samples.</w:t>
      </w:r>
      <w:proofErr w:type="gramEnd"/>
    </w:p>
    <w:p w14:paraId="0258D9FB" w14:textId="77777777" w:rsidR="002A42AB" w:rsidRPr="00ED2B1A" w:rsidRDefault="002A42AB" w:rsidP="00D819E6">
      <w:pPr>
        <w:pStyle w:val="Normal1"/>
        <w:widowControl w:val="0"/>
        <w:spacing w:line="360" w:lineRule="auto"/>
        <w:rPr>
          <w:rFonts w:ascii="Times" w:hAnsi="Times"/>
          <w:sz w:val="24"/>
        </w:rPr>
      </w:pPr>
    </w:p>
    <w:p w14:paraId="25AF36AC" w14:textId="77777777" w:rsidR="002A42AB" w:rsidRPr="00ED2B1A" w:rsidRDefault="002A42AB" w:rsidP="00D819E6">
      <w:pPr>
        <w:pStyle w:val="Normal1"/>
        <w:widowControl w:val="0"/>
        <w:spacing w:line="360" w:lineRule="auto"/>
        <w:rPr>
          <w:rFonts w:ascii="Times" w:hAnsi="Times"/>
          <w:b/>
          <w:i/>
          <w:sz w:val="24"/>
        </w:rPr>
      </w:pPr>
    </w:p>
    <w:p w14:paraId="4DD118B6" w14:textId="77777777" w:rsidR="002A42AB" w:rsidRPr="00ED2B1A" w:rsidRDefault="002A42AB" w:rsidP="00015D67">
      <w:pPr>
        <w:pStyle w:val="Normal1"/>
        <w:widowControl w:val="0"/>
        <w:spacing w:line="360" w:lineRule="auto"/>
        <w:jc w:val="center"/>
        <w:rPr>
          <w:rFonts w:ascii="Times" w:hAnsi="Times"/>
          <w:sz w:val="24"/>
        </w:rPr>
      </w:pPr>
    </w:p>
    <w:p w14:paraId="69ADDFBF" w14:textId="77777777" w:rsidR="002A42AB" w:rsidRPr="00ED2B1A" w:rsidRDefault="002A42AB" w:rsidP="001E5CCC">
      <w:pPr>
        <w:spacing w:line="360" w:lineRule="auto"/>
        <w:rPr>
          <w:rFonts w:ascii="Times" w:hAnsi="Times"/>
          <w:b/>
          <w:bCs/>
        </w:rPr>
      </w:pPr>
      <w:r w:rsidRPr="00ED2B1A">
        <w:rPr>
          <w:rFonts w:ascii="Times" w:hAnsi="Times"/>
          <w:b/>
          <w:bCs/>
        </w:rPr>
        <w:t>REFERENCES</w:t>
      </w:r>
    </w:p>
    <w:p w14:paraId="4E6D963A" w14:textId="77777777" w:rsidR="002A42AB" w:rsidRPr="00ED2B1A" w:rsidRDefault="002A42AB" w:rsidP="001E5CCC">
      <w:pPr>
        <w:pStyle w:val="EndNoteBibliography"/>
        <w:ind w:left="720" w:hanging="720"/>
        <w:rPr>
          <w:rFonts w:ascii="Times" w:hAnsi="Times"/>
          <w:noProof/>
          <w:sz w:val="24"/>
        </w:rPr>
      </w:pPr>
      <w:r w:rsidRPr="00ED2B1A">
        <w:rPr>
          <w:rFonts w:ascii="Times" w:hAnsi="Times"/>
          <w:sz w:val="24"/>
        </w:rPr>
        <w:fldChar w:fldCharType="begin"/>
      </w:r>
      <w:r w:rsidRPr="00ED2B1A">
        <w:rPr>
          <w:rFonts w:ascii="Times" w:hAnsi="Times"/>
          <w:sz w:val="24"/>
        </w:rPr>
        <w:instrText xml:space="preserve"> ADDIN EN.REFLIST </w:instrText>
      </w:r>
      <w:r w:rsidRPr="00ED2B1A">
        <w:rPr>
          <w:rFonts w:ascii="Times" w:hAnsi="Times"/>
          <w:sz w:val="24"/>
        </w:rPr>
        <w:fldChar w:fldCharType="separate"/>
      </w:r>
      <w:r w:rsidRPr="00ED2B1A">
        <w:rPr>
          <w:rFonts w:ascii="Times" w:hAnsi="Times"/>
          <w:noProof/>
          <w:sz w:val="24"/>
        </w:rPr>
        <w:t>Nielsen HB, Almeida M, Juncker AS, Rasmussen S, Li J, Sunagawa S, Plichta DR, Gautier L, Pedersen AG, Le Chatelier E, Pelletier E, Bonde I, Nielsen T, Manichanh C, Arumugam M, Batto JM, Quintanilha Dos Santos MB, Blom N, Borruel N, Burgdorf KS, Boumezbeur F, Casellas F, Dore J, Dworzynski P, Guarner F, Hansen T, Hildebrand F, Kaas RS, Kennedy S, Kristiansen K, Kultima JR, Leonard P, Levenez F, Lund O, Moumen B, Le Paslier D, Pons N, Pedersen O, Prifti E, Qin J, Raes J, Sorensen S, Tap J, Tims S, Ussery DW, Yamada T, Meta HITC, Renault P, Sicheritz-Ponten T, Bork P, Wang J, Brunak S, and Ehrlich SD. 2014. Identification and assembly of genomes and genetic elements in complex metagenomic samples without using reference genomes.</w:t>
      </w:r>
      <w:r w:rsidRPr="00ED2B1A">
        <w:rPr>
          <w:rFonts w:ascii="Times" w:hAnsi="Times"/>
          <w:i/>
          <w:noProof/>
          <w:sz w:val="24"/>
        </w:rPr>
        <w:t xml:space="preserve"> Nat Biotechnol</w:t>
      </w:r>
      <w:r w:rsidRPr="00ED2B1A">
        <w:rPr>
          <w:rFonts w:ascii="Times" w:hAnsi="Times"/>
          <w:noProof/>
          <w:sz w:val="24"/>
        </w:rPr>
        <w:t>.</w:t>
      </w:r>
    </w:p>
    <w:p w14:paraId="5D2901DD" w14:textId="77777777" w:rsidR="002A42AB" w:rsidRPr="00ED2B1A" w:rsidRDefault="002A42AB" w:rsidP="001E5CCC">
      <w:pPr>
        <w:pStyle w:val="EndNoteBibliography"/>
        <w:ind w:left="720" w:hanging="720"/>
        <w:rPr>
          <w:rFonts w:ascii="Times" w:hAnsi="Times"/>
          <w:noProof/>
          <w:sz w:val="24"/>
        </w:rPr>
      </w:pPr>
      <w:r w:rsidRPr="00ED2B1A">
        <w:rPr>
          <w:rFonts w:ascii="Times" w:hAnsi="Times"/>
          <w:noProof/>
          <w:sz w:val="24"/>
        </w:rPr>
        <w:t>Parks DH, Imelfort M, Skennerton CT, Hugenholtz P, and Tyson GW. 2014. CheckM: assessing the quality of microbial genomes recovered from isolates, single cells, and metagenomes. PeerJ PrePrints.</w:t>
      </w:r>
    </w:p>
    <w:p w14:paraId="0939707A" w14:textId="1D5A4D44" w:rsidR="002A42AB" w:rsidRPr="00ED2B1A" w:rsidRDefault="002A42AB" w:rsidP="005E680D">
      <w:pPr>
        <w:pStyle w:val="Normal1"/>
        <w:widowControl w:val="0"/>
        <w:spacing w:line="360" w:lineRule="auto"/>
        <w:rPr>
          <w:rFonts w:ascii="Times" w:hAnsi="Times"/>
          <w:sz w:val="24"/>
        </w:rPr>
      </w:pPr>
      <w:r w:rsidRPr="00ED2B1A">
        <w:rPr>
          <w:rFonts w:ascii="Times" w:hAnsi="Times"/>
          <w:sz w:val="24"/>
        </w:rPr>
        <w:fldChar w:fldCharType="end"/>
      </w:r>
    </w:p>
    <w:sectPr w:rsidR="002A42AB" w:rsidRPr="00ED2B1A" w:rsidSect="00A64C9A">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A2AAE2" w14:textId="77777777" w:rsidR="00FC3C85" w:rsidRDefault="00FC3C85" w:rsidP="00A76D70">
      <w:r>
        <w:separator/>
      </w:r>
    </w:p>
  </w:endnote>
  <w:endnote w:type="continuationSeparator" w:id="0">
    <w:p w14:paraId="3A52B8C5" w14:textId="77777777" w:rsidR="00FC3C85" w:rsidRDefault="00FC3C85" w:rsidP="00A76D70">
      <w:r>
        <w:continuationSeparator/>
      </w:r>
    </w:p>
  </w:endnote>
  <w:endnote w:type="continuationNotice" w:id="1">
    <w:p w14:paraId="67CA296F" w14:textId="77777777" w:rsidR="00FC3C85" w:rsidRDefault="00FC3C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rebuchet MS">
    <w:panose1 w:val="020B0603020202020204"/>
    <w:charset w:val="00"/>
    <w:family w:val="auto"/>
    <w:pitch w:val="variable"/>
    <w:sig w:usb0="00000287" w:usb1="00000000" w:usb2="00000000" w:usb3="00000000" w:csb0="0000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F29D86" w14:textId="77777777" w:rsidR="00FC3C85" w:rsidRDefault="00FC3C85" w:rsidP="00A76D70">
      <w:r>
        <w:separator/>
      </w:r>
    </w:p>
  </w:footnote>
  <w:footnote w:type="continuationSeparator" w:id="0">
    <w:p w14:paraId="063F641E" w14:textId="77777777" w:rsidR="00FC3C85" w:rsidRDefault="00FC3C85" w:rsidP="00A76D70">
      <w:r>
        <w:continuationSeparator/>
      </w:r>
    </w:p>
  </w:footnote>
  <w:footnote w:type="continuationNotice" w:id="1">
    <w:p w14:paraId="4F3A58B8" w14:textId="77777777" w:rsidR="00FC3C85" w:rsidRDefault="00FC3C85"/>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C3F436F"/>
    <w:multiLevelType w:val="hybridMultilevel"/>
    <w:tmpl w:val="D6E0F676"/>
    <w:lvl w:ilvl="0" w:tplc="52EE2E66">
      <w:start w:val="1"/>
      <w:numFmt w:val="decimal"/>
      <w:lvlText w:val="%1)"/>
      <w:lvlJc w:val="left"/>
      <w:pPr>
        <w:tabs>
          <w:tab w:val="num" w:pos="1080"/>
        </w:tabs>
        <w:ind w:left="1080" w:hanging="360"/>
      </w:pPr>
      <w:rPr>
        <w:rFonts w:hint="default"/>
      </w:rPr>
    </w:lvl>
    <w:lvl w:ilvl="1" w:tplc="00190409" w:tentative="1">
      <w:start w:val="1"/>
      <w:numFmt w:val="lowerLetter"/>
      <w:lvlText w:val="%2."/>
      <w:lvlJc w:val="left"/>
      <w:pPr>
        <w:tabs>
          <w:tab w:val="num" w:pos="1800"/>
        </w:tabs>
        <w:ind w:left="1800" w:hanging="360"/>
      </w:pPr>
    </w:lvl>
    <w:lvl w:ilvl="2" w:tplc="001B0409" w:tentative="1">
      <w:start w:val="1"/>
      <w:numFmt w:val="lowerRoman"/>
      <w:lvlText w:val="%3."/>
      <w:lvlJc w:val="right"/>
      <w:pPr>
        <w:tabs>
          <w:tab w:val="num" w:pos="2520"/>
        </w:tabs>
        <w:ind w:left="2520" w:hanging="180"/>
      </w:pPr>
    </w:lvl>
    <w:lvl w:ilvl="3" w:tplc="000F0409" w:tentative="1">
      <w:start w:val="1"/>
      <w:numFmt w:val="decimal"/>
      <w:lvlText w:val="%4."/>
      <w:lvlJc w:val="left"/>
      <w:pPr>
        <w:tabs>
          <w:tab w:val="num" w:pos="3240"/>
        </w:tabs>
        <w:ind w:left="3240" w:hanging="360"/>
      </w:pPr>
    </w:lvl>
    <w:lvl w:ilvl="4" w:tplc="00190409" w:tentative="1">
      <w:start w:val="1"/>
      <w:numFmt w:val="lowerLetter"/>
      <w:lvlText w:val="%5."/>
      <w:lvlJc w:val="left"/>
      <w:pPr>
        <w:tabs>
          <w:tab w:val="num" w:pos="3960"/>
        </w:tabs>
        <w:ind w:left="3960" w:hanging="360"/>
      </w:pPr>
    </w:lvl>
    <w:lvl w:ilvl="5" w:tplc="001B0409" w:tentative="1">
      <w:start w:val="1"/>
      <w:numFmt w:val="lowerRoman"/>
      <w:lvlText w:val="%6."/>
      <w:lvlJc w:val="right"/>
      <w:pPr>
        <w:tabs>
          <w:tab w:val="num" w:pos="4680"/>
        </w:tabs>
        <w:ind w:left="4680" w:hanging="180"/>
      </w:pPr>
    </w:lvl>
    <w:lvl w:ilvl="6" w:tplc="000F0409" w:tentative="1">
      <w:start w:val="1"/>
      <w:numFmt w:val="decimal"/>
      <w:lvlText w:val="%7."/>
      <w:lvlJc w:val="left"/>
      <w:pPr>
        <w:tabs>
          <w:tab w:val="num" w:pos="5400"/>
        </w:tabs>
        <w:ind w:left="5400" w:hanging="360"/>
      </w:pPr>
    </w:lvl>
    <w:lvl w:ilvl="7" w:tplc="00190409" w:tentative="1">
      <w:start w:val="1"/>
      <w:numFmt w:val="lowerLetter"/>
      <w:lvlText w:val="%8."/>
      <w:lvlJc w:val="left"/>
      <w:pPr>
        <w:tabs>
          <w:tab w:val="num" w:pos="6120"/>
        </w:tabs>
        <w:ind w:left="6120" w:hanging="360"/>
      </w:pPr>
    </w:lvl>
    <w:lvl w:ilvl="8" w:tplc="001B0409" w:tentative="1">
      <w:start w:val="1"/>
      <w:numFmt w:val="lowerRoman"/>
      <w:lvlText w:val="%9."/>
      <w:lvlJc w:val="right"/>
      <w:pPr>
        <w:tabs>
          <w:tab w:val="num" w:pos="6840"/>
        </w:tabs>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doNotHyphenateCaps/>
  <w:characterSpacingControl w:val="doNotCompress"/>
  <w:doNotValidateAgainstSchema/>
  <w:doNotDemarcateInvalidXml/>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erJ&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fd9902pxs2x1e9fzmv5rxms0zxzafa5fzp&quot;&gt;MetaBAT&lt;record-ids&gt;&lt;item&gt;71&lt;/item&gt;&lt;item&gt;83&lt;/item&gt;&lt;/record-ids&gt;&lt;/item&gt;&lt;/Libraries&gt;"/>
  </w:docVars>
  <w:rsids>
    <w:rsidRoot w:val="00DD4765"/>
    <w:rsid w:val="00000A4F"/>
    <w:rsid w:val="00001785"/>
    <w:rsid w:val="0000293F"/>
    <w:rsid w:val="00005C08"/>
    <w:rsid w:val="00005E69"/>
    <w:rsid w:val="00006279"/>
    <w:rsid w:val="00007799"/>
    <w:rsid w:val="0001091E"/>
    <w:rsid w:val="000109EA"/>
    <w:rsid w:val="00012C14"/>
    <w:rsid w:val="00013F69"/>
    <w:rsid w:val="00015BDA"/>
    <w:rsid w:val="00015D67"/>
    <w:rsid w:val="00016676"/>
    <w:rsid w:val="00024860"/>
    <w:rsid w:val="000311F5"/>
    <w:rsid w:val="000349AD"/>
    <w:rsid w:val="0003563B"/>
    <w:rsid w:val="00036441"/>
    <w:rsid w:val="0004016B"/>
    <w:rsid w:val="000501A8"/>
    <w:rsid w:val="00053182"/>
    <w:rsid w:val="00055438"/>
    <w:rsid w:val="00073026"/>
    <w:rsid w:val="000773C5"/>
    <w:rsid w:val="00084915"/>
    <w:rsid w:val="00085205"/>
    <w:rsid w:val="000853B6"/>
    <w:rsid w:val="00086B3E"/>
    <w:rsid w:val="00086DDB"/>
    <w:rsid w:val="00087AC5"/>
    <w:rsid w:val="000932A2"/>
    <w:rsid w:val="00093BC2"/>
    <w:rsid w:val="0009716B"/>
    <w:rsid w:val="000A0822"/>
    <w:rsid w:val="000A3F83"/>
    <w:rsid w:val="000A5ABA"/>
    <w:rsid w:val="000C7FDF"/>
    <w:rsid w:val="000D4DFF"/>
    <w:rsid w:val="000D5484"/>
    <w:rsid w:val="000D7B73"/>
    <w:rsid w:val="000E1219"/>
    <w:rsid w:val="000E308C"/>
    <w:rsid w:val="000E3DDF"/>
    <w:rsid w:val="000E7E42"/>
    <w:rsid w:val="000F1A0F"/>
    <w:rsid w:val="000F4817"/>
    <w:rsid w:val="000F6B5B"/>
    <w:rsid w:val="0010482C"/>
    <w:rsid w:val="00106E0A"/>
    <w:rsid w:val="001155C9"/>
    <w:rsid w:val="001205C5"/>
    <w:rsid w:val="001226D1"/>
    <w:rsid w:val="00130577"/>
    <w:rsid w:val="001310C5"/>
    <w:rsid w:val="0013761B"/>
    <w:rsid w:val="00141859"/>
    <w:rsid w:val="00142FC9"/>
    <w:rsid w:val="001446CD"/>
    <w:rsid w:val="0014744C"/>
    <w:rsid w:val="0015211C"/>
    <w:rsid w:val="0015592E"/>
    <w:rsid w:val="001663B5"/>
    <w:rsid w:val="001673AF"/>
    <w:rsid w:val="00170A22"/>
    <w:rsid w:val="0017544B"/>
    <w:rsid w:val="00180A66"/>
    <w:rsid w:val="00182297"/>
    <w:rsid w:val="0018731F"/>
    <w:rsid w:val="00192EF0"/>
    <w:rsid w:val="001930A3"/>
    <w:rsid w:val="001933DA"/>
    <w:rsid w:val="001A14E2"/>
    <w:rsid w:val="001A2A92"/>
    <w:rsid w:val="001A38BA"/>
    <w:rsid w:val="001A6A2F"/>
    <w:rsid w:val="001B3A2C"/>
    <w:rsid w:val="001B7A18"/>
    <w:rsid w:val="001C056A"/>
    <w:rsid w:val="001C131A"/>
    <w:rsid w:val="001C5545"/>
    <w:rsid w:val="001D70C3"/>
    <w:rsid w:val="001D71DE"/>
    <w:rsid w:val="001E0C83"/>
    <w:rsid w:val="001E18E8"/>
    <w:rsid w:val="001E1DD0"/>
    <w:rsid w:val="001E50BB"/>
    <w:rsid w:val="001E5CCC"/>
    <w:rsid w:val="001E6911"/>
    <w:rsid w:val="001F380D"/>
    <w:rsid w:val="00202FBE"/>
    <w:rsid w:val="00204671"/>
    <w:rsid w:val="00210504"/>
    <w:rsid w:val="00212298"/>
    <w:rsid w:val="002134F2"/>
    <w:rsid w:val="0021472C"/>
    <w:rsid w:val="00222E4B"/>
    <w:rsid w:val="0022655F"/>
    <w:rsid w:val="0023056B"/>
    <w:rsid w:val="002335EE"/>
    <w:rsid w:val="0023681C"/>
    <w:rsid w:val="00241F56"/>
    <w:rsid w:val="00255F96"/>
    <w:rsid w:val="00264225"/>
    <w:rsid w:val="002653DA"/>
    <w:rsid w:val="00270F1B"/>
    <w:rsid w:val="00275BBC"/>
    <w:rsid w:val="00276B24"/>
    <w:rsid w:val="00283F27"/>
    <w:rsid w:val="0028440B"/>
    <w:rsid w:val="00292B79"/>
    <w:rsid w:val="00293398"/>
    <w:rsid w:val="002950F9"/>
    <w:rsid w:val="002950FE"/>
    <w:rsid w:val="002A42AB"/>
    <w:rsid w:val="002A4CE0"/>
    <w:rsid w:val="002A57A3"/>
    <w:rsid w:val="002A7599"/>
    <w:rsid w:val="002B11B6"/>
    <w:rsid w:val="002B78BC"/>
    <w:rsid w:val="002C0B95"/>
    <w:rsid w:val="002C170F"/>
    <w:rsid w:val="002C21B0"/>
    <w:rsid w:val="002C46DF"/>
    <w:rsid w:val="002C53CC"/>
    <w:rsid w:val="002C6CF6"/>
    <w:rsid w:val="002D0758"/>
    <w:rsid w:val="002D32DF"/>
    <w:rsid w:val="002D5915"/>
    <w:rsid w:val="002D5AAD"/>
    <w:rsid w:val="002E2272"/>
    <w:rsid w:val="002E317E"/>
    <w:rsid w:val="002E5E0A"/>
    <w:rsid w:val="002E6C3B"/>
    <w:rsid w:val="002E7ECD"/>
    <w:rsid w:val="002E7F89"/>
    <w:rsid w:val="002F4140"/>
    <w:rsid w:val="002F4F85"/>
    <w:rsid w:val="002F6174"/>
    <w:rsid w:val="00306637"/>
    <w:rsid w:val="0030663A"/>
    <w:rsid w:val="00311AF7"/>
    <w:rsid w:val="00312ED6"/>
    <w:rsid w:val="0031506A"/>
    <w:rsid w:val="00320AA6"/>
    <w:rsid w:val="0032182F"/>
    <w:rsid w:val="00326775"/>
    <w:rsid w:val="00327639"/>
    <w:rsid w:val="003302CA"/>
    <w:rsid w:val="00330BF0"/>
    <w:rsid w:val="003314AC"/>
    <w:rsid w:val="00331C44"/>
    <w:rsid w:val="00332D50"/>
    <w:rsid w:val="003370CF"/>
    <w:rsid w:val="00340061"/>
    <w:rsid w:val="0034204A"/>
    <w:rsid w:val="00342CBF"/>
    <w:rsid w:val="00343691"/>
    <w:rsid w:val="003475F4"/>
    <w:rsid w:val="00351A71"/>
    <w:rsid w:val="0035239A"/>
    <w:rsid w:val="00353866"/>
    <w:rsid w:val="0036213D"/>
    <w:rsid w:val="00363B7C"/>
    <w:rsid w:val="00384228"/>
    <w:rsid w:val="003845C3"/>
    <w:rsid w:val="0038587E"/>
    <w:rsid w:val="00386F6F"/>
    <w:rsid w:val="00390745"/>
    <w:rsid w:val="00396C38"/>
    <w:rsid w:val="003A4D0A"/>
    <w:rsid w:val="003B2D20"/>
    <w:rsid w:val="003B719B"/>
    <w:rsid w:val="003B74C7"/>
    <w:rsid w:val="003B7809"/>
    <w:rsid w:val="003C5784"/>
    <w:rsid w:val="003C5C90"/>
    <w:rsid w:val="003D3D89"/>
    <w:rsid w:val="003D53DB"/>
    <w:rsid w:val="003E0282"/>
    <w:rsid w:val="003E2BA7"/>
    <w:rsid w:val="003E337D"/>
    <w:rsid w:val="003E77A4"/>
    <w:rsid w:val="003F038D"/>
    <w:rsid w:val="00400569"/>
    <w:rsid w:val="00407BE0"/>
    <w:rsid w:val="00410316"/>
    <w:rsid w:val="004162E3"/>
    <w:rsid w:val="004311C0"/>
    <w:rsid w:val="00436BDD"/>
    <w:rsid w:val="00447117"/>
    <w:rsid w:val="004501D7"/>
    <w:rsid w:val="00456504"/>
    <w:rsid w:val="00463DFC"/>
    <w:rsid w:val="00466BE5"/>
    <w:rsid w:val="00476AD8"/>
    <w:rsid w:val="00476C98"/>
    <w:rsid w:val="00481D6E"/>
    <w:rsid w:val="0048698B"/>
    <w:rsid w:val="004927B8"/>
    <w:rsid w:val="004A0B33"/>
    <w:rsid w:val="004A1733"/>
    <w:rsid w:val="004A2C0B"/>
    <w:rsid w:val="004B3C78"/>
    <w:rsid w:val="004B40A9"/>
    <w:rsid w:val="004C639D"/>
    <w:rsid w:val="004D6A19"/>
    <w:rsid w:val="004D6DA9"/>
    <w:rsid w:val="004D7D11"/>
    <w:rsid w:val="004E081A"/>
    <w:rsid w:val="004E34E5"/>
    <w:rsid w:val="004E3519"/>
    <w:rsid w:val="004E43DF"/>
    <w:rsid w:val="004E5E93"/>
    <w:rsid w:val="004F15E7"/>
    <w:rsid w:val="004F18A0"/>
    <w:rsid w:val="004F1962"/>
    <w:rsid w:val="004F2FDE"/>
    <w:rsid w:val="004F6169"/>
    <w:rsid w:val="00501D38"/>
    <w:rsid w:val="00502CA6"/>
    <w:rsid w:val="00504612"/>
    <w:rsid w:val="00510A27"/>
    <w:rsid w:val="00512722"/>
    <w:rsid w:val="0051323A"/>
    <w:rsid w:val="00517106"/>
    <w:rsid w:val="00517EF8"/>
    <w:rsid w:val="00522C36"/>
    <w:rsid w:val="005271B1"/>
    <w:rsid w:val="00530BC9"/>
    <w:rsid w:val="00531EF2"/>
    <w:rsid w:val="005323D9"/>
    <w:rsid w:val="0053604A"/>
    <w:rsid w:val="005362C5"/>
    <w:rsid w:val="00537101"/>
    <w:rsid w:val="00546393"/>
    <w:rsid w:val="00547C09"/>
    <w:rsid w:val="00547C0D"/>
    <w:rsid w:val="00555DC8"/>
    <w:rsid w:val="00555E4B"/>
    <w:rsid w:val="00556296"/>
    <w:rsid w:val="00557EA9"/>
    <w:rsid w:val="0057281A"/>
    <w:rsid w:val="0058451B"/>
    <w:rsid w:val="00584526"/>
    <w:rsid w:val="00584D1A"/>
    <w:rsid w:val="005867DF"/>
    <w:rsid w:val="0059327A"/>
    <w:rsid w:val="005951A6"/>
    <w:rsid w:val="005A0043"/>
    <w:rsid w:val="005A29E5"/>
    <w:rsid w:val="005A2C02"/>
    <w:rsid w:val="005C69FB"/>
    <w:rsid w:val="005D0CBA"/>
    <w:rsid w:val="005D26BF"/>
    <w:rsid w:val="005D371C"/>
    <w:rsid w:val="005D42C1"/>
    <w:rsid w:val="005D5B69"/>
    <w:rsid w:val="005E39E1"/>
    <w:rsid w:val="005E53C8"/>
    <w:rsid w:val="005E680D"/>
    <w:rsid w:val="005E690E"/>
    <w:rsid w:val="005F0A1A"/>
    <w:rsid w:val="005F0EA8"/>
    <w:rsid w:val="005F160C"/>
    <w:rsid w:val="005F178F"/>
    <w:rsid w:val="005F1FAD"/>
    <w:rsid w:val="005F4AEA"/>
    <w:rsid w:val="005F69FC"/>
    <w:rsid w:val="005F6BE4"/>
    <w:rsid w:val="00600B14"/>
    <w:rsid w:val="006026E6"/>
    <w:rsid w:val="00603437"/>
    <w:rsid w:val="00605B81"/>
    <w:rsid w:val="0061361E"/>
    <w:rsid w:val="00613709"/>
    <w:rsid w:val="006154CA"/>
    <w:rsid w:val="006159F8"/>
    <w:rsid w:val="006171EA"/>
    <w:rsid w:val="006226FA"/>
    <w:rsid w:val="006271B8"/>
    <w:rsid w:val="00630A24"/>
    <w:rsid w:val="00637101"/>
    <w:rsid w:val="00640FDB"/>
    <w:rsid w:val="006414C0"/>
    <w:rsid w:val="006449E9"/>
    <w:rsid w:val="006450FE"/>
    <w:rsid w:val="00645C8D"/>
    <w:rsid w:val="00645DE2"/>
    <w:rsid w:val="00646EA6"/>
    <w:rsid w:val="006516D4"/>
    <w:rsid w:val="00652E78"/>
    <w:rsid w:val="00657110"/>
    <w:rsid w:val="0065711E"/>
    <w:rsid w:val="006629F7"/>
    <w:rsid w:val="00662E82"/>
    <w:rsid w:val="00665D66"/>
    <w:rsid w:val="006661D3"/>
    <w:rsid w:val="006678E1"/>
    <w:rsid w:val="006730FB"/>
    <w:rsid w:val="0067351D"/>
    <w:rsid w:val="00686333"/>
    <w:rsid w:val="00687B9C"/>
    <w:rsid w:val="0069066E"/>
    <w:rsid w:val="00695244"/>
    <w:rsid w:val="00695535"/>
    <w:rsid w:val="00695CF4"/>
    <w:rsid w:val="006967EE"/>
    <w:rsid w:val="00696988"/>
    <w:rsid w:val="006A40F5"/>
    <w:rsid w:val="006B63B8"/>
    <w:rsid w:val="006B6AA9"/>
    <w:rsid w:val="006C108E"/>
    <w:rsid w:val="006C1FDB"/>
    <w:rsid w:val="006D0883"/>
    <w:rsid w:val="006D14FA"/>
    <w:rsid w:val="006D2EA4"/>
    <w:rsid w:val="006D5077"/>
    <w:rsid w:val="006D5F63"/>
    <w:rsid w:val="006E252D"/>
    <w:rsid w:val="006E3FE5"/>
    <w:rsid w:val="006E7C30"/>
    <w:rsid w:val="006F1897"/>
    <w:rsid w:val="006F1A75"/>
    <w:rsid w:val="006F626D"/>
    <w:rsid w:val="00700E21"/>
    <w:rsid w:val="00703F1E"/>
    <w:rsid w:val="0070415D"/>
    <w:rsid w:val="0071090D"/>
    <w:rsid w:val="00712BAA"/>
    <w:rsid w:val="00712BE1"/>
    <w:rsid w:val="00713253"/>
    <w:rsid w:val="00715424"/>
    <w:rsid w:val="00716CE6"/>
    <w:rsid w:val="007206BB"/>
    <w:rsid w:val="00721547"/>
    <w:rsid w:val="00727437"/>
    <w:rsid w:val="00734343"/>
    <w:rsid w:val="00734587"/>
    <w:rsid w:val="00736092"/>
    <w:rsid w:val="00741533"/>
    <w:rsid w:val="00742C04"/>
    <w:rsid w:val="00743780"/>
    <w:rsid w:val="00744C1F"/>
    <w:rsid w:val="00745C05"/>
    <w:rsid w:val="00747CB9"/>
    <w:rsid w:val="007508C3"/>
    <w:rsid w:val="007514C6"/>
    <w:rsid w:val="00754063"/>
    <w:rsid w:val="00754F23"/>
    <w:rsid w:val="0075620E"/>
    <w:rsid w:val="0075744E"/>
    <w:rsid w:val="00757984"/>
    <w:rsid w:val="00765C5F"/>
    <w:rsid w:val="007729CF"/>
    <w:rsid w:val="00773461"/>
    <w:rsid w:val="0077664A"/>
    <w:rsid w:val="007800F8"/>
    <w:rsid w:val="00786185"/>
    <w:rsid w:val="007922B0"/>
    <w:rsid w:val="007A0B3D"/>
    <w:rsid w:val="007A162B"/>
    <w:rsid w:val="007A27A3"/>
    <w:rsid w:val="007A7D0C"/>
    <w:rsid w:val="007B0DAC"/>
    <w:rsid w:val="007B3397"/>
    <w:rsid w:val="007B3A37"/>
    <w:rsid w:val="007B3D9A"/>
    <w:rsid w:val="007B70D1"/>
    <w:rsid w:val="007C5D5A"/>
    <w:rsid w:val="007C5F0C"/>
    <w:rsid w:val="007D38AF"/>
    <w:rsid w:val="007D680A"/>
    <w:rsid w:val="007D6A09"/>
    <w:rsid w:val="007E06D2"/>
    <w:rsid w:val="007E688E"/>
    <w:rsid w:val="007E6A24"/>
    <w:rsid w:val="007F67C6"/>
    <w:rsid w:val="007F697F"/>
    <w:rsid w:val="007F7742"/>
    <w:rsid w:val="007F781D"/>
    <w:rsid w:val="008106D6"/>
    <w:rsid w:val="008106DC"/>
    <w:rsid w:val="00817AC6"/>
    <w:rsid w:val="00817DE1"/>
    <w:rsid w:val="0082569F"/>
    <w:rsid w:val="008275EE"/>
    <w:rsid w:val="00831971"/>
    <w:rsid w:val="0083198C"/>
    <w:rsid w:val="00831B44"/>
    <w:rsid w:val="00831FFF"/>
    <w:rsid w:val="00836B79"/>
    <w:rsid w:val="00841815"/>
    <w:rsid w:val="0086329B"/>
    <w:rsid w:val="008641C9"/>
    <w:rsid w:val="00865F27"/>
    <w:rsid w:val="00867C26"/>
    <w:rsid w:val="008726D1"/>
    <w:rsid w:val="00874FF4"/>
    <w:rsid w:val="00877EB0"/>
    <w:rsid w:val="00884125"/>
    <w:rsid w:val="00886B63"/>
    <w:rsid w:val="00886BDE"/>
    <w:rsid w:val="008909D4"/>
    <w:rsid w:val="00891D91"/>
    <w:rsid w:val="00891E97"/>
    <w:rsid w:val="008924C5"/>
    <w:rsid w:val="008948B1"/>
    <w:rsid w:val="0089750C"/>
    <w:rsid w:val="008A0093"/>
    <w:rsid w:val="008A1518"/>
    <w:rsid w:val="008A4EC2"/>
    <w:rsid w:val="008A5C78"/>
    <w:rsid w:val="008A765C"/>
    <w:rsid w:val="008B1101"/>
    <w:rsid w:val="008B183A"/>
    <w:rsid w:val="008B367C"/>
    <w:rsid w:val="008C3289"/>
    <w:rsid w:val="008C3BA5"/>
    <w:rsid w:val="008D3BF8"/>
    <w:rsid w:val="008E5CCE"/>
    <w:rsid w:val="008E7B57"/>
    <w:rsid w:val="008F2F01"/>
    <w:rsid w:val="008F4CA7"/>
    <w:rsid w:val="008F5AA4"/>
    <w:rsid w:val="008F648C"/>
    <w:rsid w:val="0090134F"/>
    <w:rsid w:val="009124A5"/>
    <w:rsid w:val="0091359B"/>
    <w:rsid w:val="00921F79"/>
    <w:rsid w:val="0093767C"/>
    <w:rsid w:val="00940DD8"/>
    <w:rsid w:val="009443E6"/>
    <w:rsid w:val="0094625E"/>
    <w:rsid w:val="00963A7F"/>
    <w:rsid w:val="00964BE2"/>
    <w:rsid w:val="0096570C"/>
    <w:rsid w:val="00970683"/>
    <w:rsid w:val="00971561"/>
    <w:rsid w:val="00974753"/>
    <w:rsid w:val="00976559"/>
    <w:rsid w:val="00994A7A"/>
    <w:rsid w:val="00996938"/>
    <w:rsid w:val="009A33B1"/>
    <w:rsid w:val="009B0D5D"/>
    <w:rsid w:val="009B22D8"/>
    <w:rsid w:val="009C2318"/>
    <w:rsid w:val="009C4AED"/>
    <w:rsid w:val="009C54EE"/>
    <w:rsid w:val="009D0EC0"/>
    <w:rsid w:val="009D179C"/>
    <w:rsid w:val="009D2FD3"/>
    <w:rsid w:val="009D6614"/>
    <w:rsid w:val="009D72AF"/>
    <w:rsid w:val="009E27CB"/>
    <w:rsid w:val="009F14BF"/>
    <w:rsid w:val="00A01188"/>
    <w:rsid w:val="00A04FC7"/>
    <w:rsid w:val="00A07919"/>
    <w:rsid w:val="00A14124"/>
    <w:rsid w:val="00A15DAE"/>
    <w:rsid w:val="00A21E65"/>
    <w:rsid w:val="00A30446"/>
    <w:rsid w:val="00A32D6D"/>
    <w:rsid w:val="00A33845"/>
    <w:rsid w:val="00A3406B"/>
    <w:rsid w:val="00A367F3"/>
    <w:rsid w:val="00A45828"/>
    <w:rsid w:val="00A46259"/>
    <w:rsid w:val="00A5512B"/>
    <w:rsid w:val="00A57F84"/>
    <w:rsid w:val="00A61D05"/>
    <w:rsid w:val="00A632AC"/>
    <w:rsid w:val="00A63DAA"/>
    <w:rsid w:val="00A64C9A"/>
    <w:rsid w:val="00A669FE"/>
    <w:rsid w:val="00A73961"/>
    <w:rsid w:val="00A73BD7"/>
    <w:rsid w:val="00A74407"/>
    <w:rsid w:val="00A75A68"/>
    <w:rsid w:val="00A76D70"/>
    <w:rsid w:val="00A80926"/>
    <w:rsid w:val="00A81F39"/>
    <w:rsid w:val="00A83ED9"/>
    <w:rsid w:val="00A841E0"/>
    <w:rsid w:val="00A90A52"/>
    <w:rsid w:val="00A91CEB"/>
    <w:rsid w:val="00A93009"/>
    <w:rsid w:val="00A9425F"/>
    <w:rsid w:val="00A97BA7"/>
    <w:rsid w:val="00AA1584"/>
    <w:rsid w:val="00AA545F"/>
    <w:rsid w:val="00AB5928"/>
    <w:rsid w:val="00AB6647"/>
    <w:rsid w:val="00AC15D3"/>
    <w:rsid w:val="00AC451C"/>
    <w:rsid w:val="00AD1663"/>
    <w:rsid w:val="00AD3E51"/>
    <w:rsid w:val="00AD4673"/>
    <w:rsid w:val="00AD5A4E"/>
    <w:rsid w:val="00AD7700"/>
    <w:rsid w:val="00AE4253"/>
    <w:rsid w:val="00AE466C"/>
    <w:rsid w:val="00AE4846"/>
    <w:rsid w:val="00AF0F28"/>
    <w:rsid w:val="00B008E3"/>
    <w:rsid w:val="00B01FC9"/>
    <w:rsid w:val="00B1219A"/>
    <w:rsid w:val="00B151D6"/>
    <w:rsid w:val="00B21E82"/>
    <w:rsid w:val="00B23A78"/>
    <w:rsid w:val="00B35667"/>
    <w:rsid w:val="00B4009D"/>
    <w:rsid w:val="00B4196A"/>
    <w:rsid w:val="00B424EC"/>
    <w:rsid w:val="00B45C88"/>
    <w:rsid w:val="00B50DC3"/>
    <w:rsid w:val="00B54C55"/>
    <w:rsid w:val="00B57300"/>
    <w:rsid w:val="00B7145B"/>
    <w:rsid w:val="00B723B9"/>
    <w:rsid w:val="00B74A09"/>
    <w:rsid w:val="00B76A49"/>
    <w:rsid w:val="00B76B99"/>
    <w:rsid w:val="00B771E4"/>
    <w:rsid w:val="00B82A4E"/>
    <w:rsid w:val="00B8593B"/>
    <w:rsid w:val="00BA43C5"/>
    <w:rsid w:val="00BA593B"/>
    <w:rsid w:val="00BB1812"/>
    <w:rsid w:val="00BB323E"/>
    <w:rsid w:val="00BB4559"/>
    <w:rsid w:val="00BB5E1D"/>
    <w:rsid w:val="00BC2A1E"/>
    <w:rsid w:val="00BD045A"/>
    <w:rsid w:val="00BD4533"/>
    <w:rsid w:val="00BD72D4"/>
    <w:rsid w:val="00BE1562"/>
    <w:rsid w:val="00BE323E"/>
    <w:rsid w:val="00BE340C"/>
    <w:rsid w:val="00BE36A5"/>
    <w:rsid w:val="00BE675A"/>
    <w:rsid w:val="00BF222B"/>
    <w:rsid w:val="00BF38FF"/>
    <w:rsid w:val="00BF6406"/>
    <w:rsid w:val="00C041A0"/>
    <w:rsid w:val="00C20537"/>
    <w:rsid w:val="00C2173E"/>
    <w:rsid w:val="00C2249B"/>
    <w:rsid w:val="00C231DD"/>
    <w:rsid w:val="00C275F9"/>
    <w:rsid w:val="00C41AAE"/>
    <w:rsid w:val="00C45855"/>
    <w:rsid w:val="00C47093"/>
    <w:rsid w:val="00C5331A"/>
    <w:rsid w:val="00C53B1E"/>
    <w:rsid w:val="00C53FCA"/>
    <w:rsid w:val="00C5619B"/>
    <w:rsid w:val="00C56C00"/>
    <w:rsid w:val="00C618F9"/>
    <w:rsid w:val="00C64E6A"/>
    <w:rsid w:val="00C65C9B"/>
    <w:rsid w:val="00C71662"/>
    <w:rsid w:val="00C72035"/>
    <w:rsid w:val="00C7439B"/>
    <w:rsid w:val="00C75F52"/>
    <w:rsid w:val="00C8506E"/>
    <w:rsid w:val="00C8595B"/>
    <w:rsid w:val="00C902F5"/>
    <w:rsid w:val="00C93F8F"/>
    <w:rsid w:val="00C95C92"/>
    <w:rsid w:val="00C96F2F"/>
    <w:rsid w:val="00CA40C2"/>
    <w:rsid w:val="00CA6DA4"/>
    <w:rsid w:val="00CA7306"/>
    <w:rsid w:val="00CB0B14"/>
    <w:rsid w:val="00CB12FB"/>
    <w:rsid w:val="00CB20A9"/>
    <w:rsid w:val="00CD380A"/>
    <w:rsid w:val="00CD3EB5"/>
    <w:rsid w:val="00CD3FB3"/>
    <w:rsid w:val="00CD66E0"/>
    <w:rsid w:val="00CE1CB4"/>
    <w:rsid w:val="00CE2092"/>
    <w:rsid w:val="00CE3672"/>
    <w:rsid w:val="00CE4266"/>
    <w:rsid w:val="00CE5D47"/>
    <w:rsid w:val="00CF0186"/>
    <w:rsid w:val="00CF164A"/>
    <w:rsid w:val="00CF340C"/>
    <w:rsid w:val="00CF4F39"/>
    <w:rsid w:val="00D00319"/>
    <w:rsid w:val="00D04626"/>
    <w:rsid w:val="00D072A7"/>
    <w:rsid w:val="00D074E2"/>
    <w:rsid w:val="00D16133"/>
    <w:rsid w:val="00D16E3F"/>
    <w:rsid w:val="00D20593"/>
    <w:rsid w:val="00D22151"/>
    <w:rsid w:val="00D2456E"/>
    <w:rsid w:val="00D24BCE"/>
    <w:rsid w:val="00D3524C"/>
    <w:rsid w:val="00D41604"/>
    <w:rsid w:val="00D457CD"/>
    <w:rsid w:val="00D45C9E"/>
    <w:rsid w:val="00D47DC3"/>
    <w:rsid w:val="00D50601"/>
    <w:rsid w:val="00D50D55"/>
    <w:rsid w:val="00D54DCE"/>
    <w:rsid w:val="00D57D9D"/>
    <w:rsid w:val="00D6151B"/>
    <w:rsid w:val="00D61D06"/>
    <w:rsid w:val="00D63470"/>
    <w:rsid w:val="00D63FD8"/>
    <w:rsid w:val="00D67C69"/>
    <w:rsid w:val="00D71095"/>
    <w:rsid w:val="00D819E6"/>
    <w:rsid w:val="00D82054"/>
    <w:rsid w:val="00D82094"/>
    <w:rsid w:val="00D85970"/>
    <w:rsid w:val="00D8617B"/>
    <w:rsid w:val="00D86246"/>
    <w:rsid w:val="00D90262"/>
    <w:rsid w:val="00D94E4C"/>
    <w:rsid w:val="00D97185"/>
    <w:rsid w:val="00DA4EAE"/>
    <w:rsid w:val="00DB0637"/>
    <w:rsid w:val="00DB0EC0"/>
    <w:rsid w:val="00DB500B"/>
    <w:rsid w:val="00DC2DED"/>
    <w:rsid w:val="00DC40B1"/>
    <w:rsid w:val="00DC49F8"/>
    <w:rsid w:val="00DC5243"/>
    <w:rsid w:val="00DC69CB"/>
    <w:rsid w:val="00DD049F"/>
    <w:rsid w:val="00DD21BC"/>
    <w:rsid w:val="00DD4319"/>
    <w:rsid w:val="00DD4765"/>
    <w:rsid w:val="00DE17A9"/>
    <w:rsid w:val="00DE2329"/>
    <w:rsid w:val="00DE4827"/>
    <w:rsid w:val="00DE52D6"/>
    <w:rsid w:val="00DE5C03"/>
    <w:rsid w:val="00DF04D7"/>
    <w:rsid w:val="00DF3180"/>
    <w:rsid w:val="00DF34DB"/>
    <w:rsid w:val="00DF788B"/>
    <w:rsid w:val="00E063A0"/>
    <w:rsid w:val="00E10650"/>
    <w:rsid w:val="00E12E6A"/>
    <w:rsid w:val="00E1662F"/>
    <w:rsid w:val="00E20D66"/>
    <w:rsid w:val="00E20DCB"/>
    <w:rsid w:val="00E269E3"/>
    <w:rsid w:val="00E26F9A"/>
    <w:rsid w:val="00E4007B"/>
    <w:rsid w:val="00E42F2C"/>
    <w:rsid w:val="00E45016"/>
    <w:rsid w:val="00E467ED"/>
    <w:rsid w:val="00E52D81"/>
    <w:rsid w:val="00E54C1E"/>
    <w:rsid w:val="00E60D8D"/>
    <w:rsid w:val="00E617B7"/>
    <w:rsid w:val="00E63B50"/>
    <w:rsid w:val="00E6615B"/>
    <w:rsid w:val="00E71126"/>
    <w:rsid w:val="00E7195B"/>
    <w:rsid w:val="00E71B42"/>
    <w:rsid w:val="00E71E7C"/>
    <w:rsid w:val="00E7233D"/>
    <w:rsid w:val="00E8201A"/>
    <w:rsid w:val="00E8293E"/>
    <w:rsid w:val="00E850AB"/>
    <w:rsid w:val="00E85C50"/>
    <w:rsid w:val="00E913D7"/>
    <w:rsid w:val="00EA41DE"/>
    <w:rsid w:val="00EA5712"/>
    <w:rsid w:val="00EB1AAF"/>
    <w:rsid w:val="00EB4903"/>
    <w:rsid w:val="00EB6EF0"/>
    <w:rsid w:val="00EC5197"/>
    <w:rsid w:val="00EC764F"/>
    <w:rsid w:val="00EC77DF"/>
    <w:rsid w:val="00EC7A58"/>
    <w:rsid w:val="00ED10FB"/>
    <w:rsid w:val="00ED2B0D"/>
    <w:rsid w:val="00ED2B1A"/>
    <w:rsid w:val="00ED392E"/>
    <w:rsid w:val="00ED665D"/>
    <w:rsid w:val="00EE14E3"/>
    <w:rsid w:val="00EE5795"/>
    <w:rsid w:val="00EE7504"/>
    <w:rsid w:val="00EF5C45"/>
    <w:rsid w:val="00EF6218"/>
    <w:rsid w:val="00EF672F"/>
    <w:rsid w:val="00EF6890"/>
    <w:rsid w:val="00EF7BBA"/>
    <w:rsid w:val="00F01262"/>
    <w:rsid w:val="00F0230D"/>
    <w:rsid w:val="00F07C91"/>
    <w:rsid w:val="00F10C19"/>
    <w:rsid w:val="00F137E3"/>
    <w:rsid w:val="00F14B15"/>
    <w:rsid w:val="00F2240C"/>
    <w:rsid w:val="00F22584"/>
    <w:rsid w:val="00F40CB3"/>
    <w:rsid w:val="00F410CC"/>
    <w:rsid w:val="00F422B3"/>
    <w:rsid w:val="00F42897"/>
    <w:rsid w:val="00F50FEE"/>
    <w:rsid w:val="00F560CE"/>
    <w:rsid w:val="00F56A71"/>
    <w:rsid w:val="00F56B0A"/>
    <w:rsid w:val="00F604BF"/>
    <w:rsid w:val="00F607D0"/>
    <w:rsid w:val="00F6098C"/>
    <w:rsid w:val="00F60C34"/>
    <w:rsid w:val="00F61C97"/>
    <w:rsid w:val="00F65B31"/>
    <w:rsid w:val="00F6605F"/>
    <w:rsid w:val="00F6660E"/>
    <w:rsid w:val="00F67E23"/>
    <w:rsid w:val="00F72AF9"/>
    <w:rsid w:val="00F74A71"/>
    <w:rsid w:val="00F74B87"/>
    <w:rsid w:val="00F74C83"/>
    <w:rsid w:val="00F806AB"/>
    <w:rsid w:val="00F92F02"/>
    <w:rsid w:val="00F93276"/>
    <w:rsid w:val="00F95EB2"/>
    <w:rsid w:val="00F96658"/>
    <w:rsid w:val="00FA0C64"/>
    <w:rsid w:val="00FA1E61"/>
    <w:rsid w:val="00FA578C"/>
    <w:rsid w:val="00FA6A4C"/>
    <w:rsid w:val="00FB2E51"/>
    <w:rsid w:val="00FB3624"/>
    <w:rsid w:val="00FB6EC2"/>
    <w:rsid w:val="00FC14A7"/>
    <w:rsid w:val="00FC3BF8"/>
    <w:rsid w:val="00FC3C85"/>
    <w:rsid w:val="00FC3F1D"/>
    <w:rsid w:val="00FD7F35"/>
    <w:rsid w:val="00FE0152"/>
    <w:rsid w:val="00FE6A9A"/>
    <w:rsid w:val="00FE7204"/>
    <w:rsid w:val="00FE7266"/>
    <w:rsid w:val="00FF37A0"/>
    <w:rsid w:val="00FF7470"/>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C5883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Title" w:semiHidden="0" w:unhideWhenUsed="0" w:qFormat="1"/>
    <w:lsdException w:name="Default Paragraph Font" w:unhideWhenUsed="0"/>
    <w:lsdException w:name="Subtitle" w:semiHidden="0"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4C9A"/>
    <w:rPr>
      <w:sz w:val="24"/>
      <w:szCs w:val="24"/>
      <w:lang w:eastAsia="ja-JP"/>
    </w:rPr>
  </w:style>
  <w:style w:type="paragraph" w:styleId="Heading1">
    <w:name w:val="heading 1"/>
    <w:basedOn w:val="Normal1"/>
    <w:next w:val="Normal1"/>
    <w:link w:val="Heading1Char"/>
    <w:uiPriority w:val="99"/>
    <w:qFormat/>
    <w:rsid w:val="00A64C9A"/>
    <w:pPr>
      <w:keepNext/>
      <w:keepLines/>
      <w:spacing w:before="200"/>
      <w:contextualSpacing/>
      <w:outlineLvl w:val="0"/>
    </w:pPr>
    <w:rPr>
      <w:rFonts w:ascii="Trebuchet MS" w:hAnsi="Trebuchet MS" w:cs="Trebuchet MS"/>
      <w:sz w:val="32"/>
    </w:rPr>
  </w:style>
  <w:style w:type="paragraph" w:styleId="Heading2">
    <w:name w:val="heading 2"/>
    <w:basedOn w:val="Normal1"/>
    <w:next w:val="Normal1"/>
    <w:link w:val="Heading2Char"/>
    <w:uiPriority w:val="99"/>
    <w:qFormat/>
    <w:rsid w:val="00A64C9A"/>
    <w:pPr>
      <w:keepNext/>
      <w:keepLines/>
      <w:spacing w:before="200"/>
      <w:contextualSpacing/>
      <w:outlineLvl w:val="1"/>
    </w:pPr>
    <w:rPr>
      <w:rFonts w:ascii="Trebuchet MS" w:hAnsi="Trebuchet MS" w:cs="Trebuchet MS"/>
      <w:b/>
      <w:sz w:val="26"/>
    </w:rPr>
  </w:style>
  <w:style w:type="paragraph" w:styleId="Heading3">
    <w:name w:val="heading 3"/>
    <w:basedOn w:val="Normal1"/>
    <w:next w:val="Normal1"/>
    <w:link w:val="Heading3Char"/>
    <w:uiPriority w:val="99"/>
    <w:qFormat/>
    <w:rsid w:val="00A64C9A"/>
    <w:pPr>
      <w:keepNext/>
      <w:keepLines/>
      <w:spacing w:before="160"/>
      <w:contextualSpacing/>
      <w:outlineLvl w:val="2"/>
    </w:pPr>
    <w:rPr>
      <w:rFonts w:ascii="Trebuchet MS" w:hAnsi="Trebuchet MS" w:cs="Trebuchet MS"/>
      <w:b/>
      <w:color w:val="666666"/>
      <w:sz w:val="24"/>
    </w:rPr>
  </w:style>
  <w:style w:type="paragraph" w:styleId="Heading4">
    <w:name w:val="heading 4"/>
    <w:basedOn w:val="Normal1"/>
    <w:next w:val="Normal1"/>
    <w:link w:val="Heading4Char"/>
    <w:uiPriority w:val="99"/>
    <w:qFormat/>
    <w:rsid w:val="00A64C9A"/>
    <w:pPr>
      <w:keepNext/>
      <w:keepLines/>
      <w:spacing w:before="160"/>
      <w:contextualSpacing/>
      <w:outlineLvl w:val="3"/>
    </w:pPr>
    <w:rPr>
      <w:rFonts w:ascii="Trebuchet MS" w:hAnsi="Trebuchet MS" w:cs="Trebuchet MS"/>
      <w:color w:val="666666"/>
      <w:u w:val="single"/>
    </w:rPr>
  </w:style>
  <w:style w:type="paragraph" w:styleId="Heading5">
    <w:name w:val="heading 5"/>
    <w:basedOn w:val="Normal1"/>
    <w:next w:val="Normal1"/>
    <w:link w:val="Heading5Char"/>
    <w:uiPriority w:val="99"/>
    <w:qFormat/>
    <w:rsid w:val="00A64C9A"/>
    <w:pPr>
      <w:keepNext/>
      <w:keepLines/>
      <w:spacing w:before="160"/>
      <w:contextualSpacing/>
      <w:outlineLvl w:val="4"/>
    </w:pPr>
    <w:rPr>
      <w:rFonts w:ascii="Trebuchet MS" w:hAnsi="Trebuchet MS" w:cs="Trebuchet MS"/>
      <w:color w:val="666666"/>
    </w:rPr>
  </w:style>
  <w:style w:type="paragraph" w:styleId="Heading6">
    <w:name w:val="heading 6"/>
    <w:basedOn w:val="Normal1"/>
    <w:next w:val="Normal1"/>
    <w:link w:val="Heading6Char"/>
    <w:uiPriority w:val="99"/>
    <w:qFormat/>
    <w:rsid w:val="00A64C9A"/>
    <w:pPr>
      <w:keepNext/>
      <w:keepLines/>
      <w:spacing w:before="160"/>
      <w:contextualSpacing/>
      <w:outlineLvl w:val="5"/>
    </w:pPr>
    <w:rPr>
      <w:rFonts w:ascii="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63C8"/>
    <w:rPr>
      <w:rFonts w:asciiTheme="majorHAnsi" w:eastAsiaTheme="majorEastAsia" w:hAnsiTheme="majorHAnsi" w:cstheme="majorBidi"/>
      <w:b/>
      <w:bCs/>
      <w:kern w:val="32"/>
      <w:sz w:val="32"/>
      <w:szCs w:val="32"/>
      <w:lang w:eastAsia="ja-JP"/>
    </w:rPr>
  </w:style>
  <w:style w:type="character" w:customStyle="1" w:styleId="Heading2Char">
    <w:name w:val="Heading 2 Char"/>
    <w:basedOn w:val="DefaultParagraphFont"/>
    <w:link w:val="Heading2"/>
    <w:uiPriority w:val="9"/>
    <w:semiHidden/>
    <w:rsid w:val="00CC63C8"/>
    <w:rPr>
      <w:rFonts w:asciiTheme="majorHAnsi" w:eastAsiaTheme="majorEastAsia" w:hAnsiTheme="majorHAnsi" w:cstheme="majorBidi"/>
      <w:b/>
      <w:bCs/>
      <w:i/>
      <w:iCs/>
      <w:sz w:val="28"/>
      <w:szCs w:val="28"/>
      <w:lang w:eastAsia="ja-JP"/>
    </w:rPr>
  </w:style>
  <w:style w:type="character" w:customStyle="1" w:styleId="Heading3Char">
    <w:name w:val="Heading 3 Char"/>
    <w:basedOn w:val="DefaultParagraphFont"/>
    <w:link w:val="Heading3"/>
    <w:uiPriority w:val="9"/>
    <w:semiHidden/>
    <w:rsid w:val="00CC63C8"/>
    <w:rPr>
      <w:rFonts w:asciiTheme="majorHAnsi" w:eastAsiaTheme="majorEastAsia" w:hAnsiTheme="majorHAnsi" w:cstheme="majorBidi"/>
      <w:b/>
      <w:bCs/>
      <w:sz w:val="26"/>
      <w:szCs w:val="26"/>
      <w:lang w:eastAsia="ja-JP"/>
    </w:rPr>
  </w:style>
  <w:style w:type="character" w:customStyle="1" w:styleId="Heading4Char">
    <w:name w:val="Heading 4 Char"/>
    <w:basedOn w:val="DefaultParagraphFont"/>
    <w:link w:val="Heading4"/>
    <w:uiPriority w:val="9"/>
    <w:semiHidden/>
    <w:rsid w:val="00CC63C8"/>
    <w:rPr>
      <w:rFonts w:asciiTheme="minorHAnsi" w:eastAsiaTheme="minorEastAsia" w:hAnsiTheme="minorHAnsi" w:cstheme="minorBidi"/>
      <w:b/>
      <w:bCs/>
      <w:sz w:val="28"/>
      <w:szCs w:val="28"/>
      <w:lang w:eastAsia="ja-JP"/>
    </w:rPr>
  </w:style>
  <w:style w:type="character" w:customStyle="1" w:styleId="Heading5Char">
    <w:name w:val="Heading 5 Char"/>
    <w:basedOn w:val="DefaultParagraphFont"/>
    <w:link w:val="Heading5"/>
    <w:uiPriority w:val="9"/>
    <w:semiHidden/>
    <w:rsid w:val="00CC63C8"/>
    <w:rPr>
      <w:rFonts w:asciiTheme="minorHAnsi" w:eastAsiaTheme="minorEastAsia" w:hAnsiTheme="minorHAnsi" w:cstheme="minorBidi"/>
      <w:b/>
      <w:bCs/>
      <w:i/>
      <w:iCs/>
      <w:sz w:val="26"/>
      <w:szCs w:val="26"/>
      <w:lang w:eastAsia="ja-JP"/>
    </w:rPr>
  </w:style>
  <w:style w:type="character" w:customStyle="1" w:styleId="Heading6Char">
    <w:name w:val="Heading 6 Char"/>
    <w:basedOn w:val="DefaultParagraphFont"/>
    <w:link w:val="Heading6"/>
    <w:uiPriority w:val="9"/>
    <w:semiHidden/>
    <w:rsid w:val="00CC63C8"/>
    <w:rPr>
      <w:rFonts w:asciiTheme="minorHAnsi" w:eastAsiaTheme="minorEastAsia" w:hAnsiTheme="minorHAnsi" w:cstheme="minorBidi"/>
      <w:b/>
      <w:bCs/>
      <w:sz w:val="22"/>
      <w:szCs w:val="22"/>
      <w:lang w:eastAsia="ja-JP"/>
    </w:rPr>
  </w:style>
  <w:style w:type="paragraph" w:customStyle="1" w:styleId="Normal1">
    <w:name w:val="Normal1"/>
    <w:uiPriority w:val="99"/>
    <w:rsid w:val="00A64C9A"/>
    <w:pPr>
      <w:spacing w:line="276" w:lineRule="auto"/>
    </w:pPr>
    <w:rPr>
      <w:rFonts w:ascii="Arial" w:hAnsi="Arial" w:cs="Arial"/>
      <w:color w:val="000000"/>
      <w:sz w:val="22"/>
      <w:szCs w:val="24"/>
      <w:lang w:eastAsia="ja-JP"/>
    </w:rPr>
  </w:style>
  <w:style w:type="paragraph" w:styleId="Title">
    <w:name w:val="Title"/>
    <w:basedOn w:val="Normal1"/>
    <w:next w:val="Normal1"/>
    <w:link w:val="TitleChar"/>
    <w:uiPriority w:val="99"/>
    <w:qFormat/>
    <w:rsid w:val="00A64C9A"/>
    <w:pPr>
      <w:keepNext/>
      <w:keepLines/>
      <w:contextualSpacing/>
    </w:pPr>
    <w:rPr>
      <w:rFonts w:ascii="Trebuchet MS" w:hAnsi="Trebuchet MS" w:cs="Trebuchet MS"/>
      <w:sz w:val="42"/>
    </w:rPr>
  </w:style>
  <w:style w:type="character" w:customStyle="1" w:styleId="TitleChar">
    <w:name w:val="Title Char"/>
    <w:basedOn w:val="DefaultParagraphFont"/>
    <w:link w:val="Title"/>
    <w:uiPriority w:val="10"/>
    <w:rsid w:val="00CC63C8"/>
    <w:rPr>
      <w:rFonts w:asciiTheme="majorHAnsi" w:eastAsiaTheme="majorEastAsia" w:hAnsiTheme="majorHAnsi" w:cstheme="majorBidi"/>
      <w:b/>
      <w:bCs/>
      <w:kern w:val="28"/>
      <w:sz w:val="32"/>
      <w:szCs w:val="32"/>
      <w:lang w:eastAsia="ja-JP"/>
    </w:rPr>
  </w:style>
  <w:style w:type="paragraph" w:styleId="Subtitle">
    <w:name w:val="Subtitle"/>
    <w:basedOn w:val="Normal1"/>
    <w:next w:val="Normal1"/>
    <w:link w:val="SubtitleChar"/>
    <w:uiPriority w:val="99"/>
    <w:qFormat/>
    <w:rsid w:val="00A64C9A"/>
    <w:pPr>
      <w:keepNext/>
      <w:keepLines/>
      <w:spacing w:after="200"/>
      <w:contextualSpacing/>
    </w:pPr>
    <w:rPr>
      <w:rFonts w:ascii="Trebuchet MS" w:hAnsi="Trebuchet MS" w:cs="Trebuchet MS"/>
      <w:i/>
      <w:color w:val="666666"/>
      <w:sz w:val="26"/>
    </w:rPr>
  </w:style>
  <w:style w:type="character" w:customStyle="1" w:styleId="SubtitleChar">
    <w:name w:val="Subtitle Char"/>
    <w:basedOn w:val="DefaultParagraphFont"/>
    <w:link w:val="Subtitle"/>
    <w:uiPriority w:val="11"/>
    <w:rsid w:val="00CC63C8"/>
    <w:rPr>
      <w:rFonts w:asciiTheme="majorHAnsi" w:eastAsiaTheme="majorEastAsia" w:hAnsiTheme="majorHAnsi" w:cstheme="majorBidi"/>
      <w:sz w:val="24"/>
      <w:szCs w:val="24"/>
      <w:lang w:eastAsia="ja-JP"/>
    </w:rPr>
  </w:style>
  <w:style w:type="paragraph" w:styleId="BalloonText">
    <w:name w:val="Balloon Text"/>
    <w:basedOn w:val="Normal"/>
    <w:link w:val="BalloonTextChar"/>
    <w:uiPriority w:val="99"/>
    <w:semiHidden/>
    <w:rsid w:val="00696988"/>
    <w:rPr>
      <w:rFonts w:ascii="Lucida Grande" w:hAnsi="Lucida Grande"/>
      <w:sz w:val="18"/>
      <w:szCs w:val="18"/>
      <w:lang w:eastAsia="en-US"/>
    </w:rPr>
  </w:style>
  <w:style w:type="character" w:customStyle="1" w:styleId="BalloonTextChar">
    <w:name w:val="Balloon Text Char"/>
    <w:basedOn w:val="DefaultParagraphFont"/>
    <w:link w:val="BalloonText"/>
    <w:uiPriority w:val="99"/>
    <w:semiHidden/>
    <w:rsid w:val="00696988"/>
    <w:rPr>
      <w:rFonts w:ascii="Lucida Grande" w:hAnsi="Lucida Grande"/>
      <w:sz w:val="18"/>
    </w:rPr>
  </w:style>
  <w:style w:type="character" w:styleId="CommentReference">
    <w:name w:val="annotation reference"/>
    <w:basedOn w:val="DefaultParagraphFont"/>
    <w:uiPriority w:val="99"/>
    <w:semiHidden/>
    <w:rsid w:val="00306637"/>
    <w:rPr>
      <w:rFonts w:cs="Times New Roman"/>
      <w:sz w:val="16"/>
    </w:rPr>
  </w:style>
  <w:style w:type="paragraph" w:styleId="CommentText">
    <w:name w:val="annotation text"/>
    <w:basedOn w:val="Normal"/>
    <w:link w:val="CommentTextChar"/>
    <w:uiPriority w:val="99"/>
    <w:semiHidden/>
    <w:rsid w:val="00306637"/>
    <w:rPr>
      <w:sz w:val="20"/>
      <w:szCs w:val="20"/>
      <w:lang w:eastAsia="en-US"/>
    </w:rPr>
  </w:style>
  <w:style w:type="character" w:customStyle="1" w:styleId="CommentTextChar">
    <w:name w:val="Comment Text Char"/>
    <w:basedOn w:val="DefaultParagraphFont"/>
    <w:link w:val="CommentText"/>
    <w:uiPriority w:val="99"/>
    <w:semiHidden/>
    <w:rsid w:val="00306637"/>
    <w:rPr>
      <w:sz w:val="20"/>
    </w:rPr>
  </w:style>
  <w:style w:type="paragraph" w:styleId="CommentSubject">
    <w:name w:val="annotation subject"/>
    <w:basedOn w:val="CommentText"/>
    <w:next w:val="CommentText"/>
    <w:link w:val="CommentSubjectChar"/>
    <w:uiPriority w:val="99"/>
    <w:semiHidden/>
    <w:rsid w:val="00306637"/>
    <w:rPr>
      <w:b/>
      <w:bCs/>
    </w:rPr>
  </w:style>
  <w:style w:type="character" w:customStyle="1" w:styleId="CommentSubjectChar">
    <w:name w:val="Comment Subject Char"/>
    <w:basedOn w:val="CommentTextChar"/>
    <w:link w:val="CommentSubject"/>
    <w:uiPriority w:val="99"/>
    <w:semiHidden/>
    <w:rsid w:val="00306637"/>
    <w:rPr>
      <w:b/>
      <w:sz w:val="20"/>
    </w:rPr>
  </w:style>
  <w:style w:type="paragraph" w:customStyle="1" w:styleId="EndNoteBibliographyTitle">
    <w:name w:val="EndNote Bibliography Title"/>
    <w:basedOn w:val="Normal"/>
    <w:uiPriority w:val="99"/>
    <w:rsid w:val="005A29E5"/>
    <w:pPr>
      <w:jc w:val="center"/>
    </w:pPr>
    <w:rPr>
      <w:rFonts w:ascii="Arial" w:hAnsi="Arial" w:cs="Arial"/>
      <w:sz w:val="22"/>
    </w:rPr>
  </w:style>
  <w:style w:type="paragraph" w:customStyle="1" w:styleId="EndNoteBibliography">
    <w:name w:val="EndNote Bibliography"/>
    <w:basedOn w:val="Normal"/>
    <w:uiPriority w:val="99"/>
    <w:rsid w:val="005A29E5"/>
    <w:rPr>
      <w:rFonts w:ascii="Arial" w:hAnsi="Arial" w:cs="Arial"/>
      <w:sz w:val="22"/>
    </w:rPr>
  </w:style>
  <w:style w:type="paragraph" w:styleId="Header">
    <w:name w:val="header"/>
    <w:basedOn w:val="Normal"/>
    <w:link w:val="HeaderChar"/>
    <w:uiPriority w:val="99"/>
    <w:rsid w:val="00A76D70"/>
    <w:pPr>
      <w:tabs>
        <w:tab w:val="center" w:pos="4320"/>
        <w:tab w:val="right" w:pos="8640"/>
      </w:tabs>
    </w:pPr>
  </w:style>
  <w:style w:type="character" w:customStyle="1" w:styleId="HeaderChar">
    <w:name w:val="Header Char"/>
    <w:basedOn w:val="DefaultParagraphFont"/>
    <w:link w:val="Header"/>
    <w:uiPriority w:val="99"/>
    <w:rsid w:val="00A76D70"/>
    <w:rPr>
      <w:rFonts w:cs="Times New Roman"/>
    </w:rPr>
  </w:style>
  <w:style w:type="paragraph" w:styleId="Footer">
    <w:name w:val="footer"/>
    <w:basedOn w:val="Normal"/>
    <w:link w:val="FooterChar"/>
    <w:uiPriority w:val="99"/>
    <w:semiHidden/>
    <w:rsid w:val="00A76D70"/>
    <w:pPr>
      <w:tabs>
        <w:tab w:val="center" w:pos="4320"/>
        <w:tab w:val="right" w:pos="8640"/>
      </w:tabs>
    </w:pPr>
  </w:style>
  <w:style w:type="character" w:customStyle="1" w:styleId="FooterChar">
    <w:name w:val="Footer Char"/>
    <w:basedOn w:val="DefaultParagraphFont"/>
    <w:link w:val="Footer"/>
    <w:uiPriority w:val="99"/>
    <w:rsid w:val="00A76D70"/>
    <w:rPr>
      <w:rFonts w:cs="Times New Roman"/>
    </w:rPr>
  </w:style>
  <w:style w:type="character" w:styleId="Hyperlink">
    <w:name w:val="Hyperlink"/>
    <w:basedOn w:val="DefaultParagraphFont"/>
    <w:uiPriority w:val="99"/>
    <w:rsid w:val="007B3D9A"/>
    <w:rPr>
      <w:rFonts w:cs="Times New Roman"/>
      <w:color w:val="0000FF"/>
      <w:u w:val="single"/>
    </w:rPr>
  </w:style>
  <w:style w:type="paragraph" w:styleId="Revision">
    <w:name w:val="Revision"/>
    <w:hidden/>
    <w:uiPriority w:val="99"/>
    <w:semiHidden/>
    <w:rsid w:val="00F96658"/>
    <w:rPr>
      <w:sz w:val="24"/>
      <w:szCs w:val="24"/>
      <w:lang w:eastAsia="ja-JP"/>
    </w:rPr>
  </w:style>
  <w:style w:type="table" w:styleId="TableGrid">
    <w:name w:val="Table Grid"/>
    <w:basedOn w:val="TableNormal"/>
    <w:uiPriority w:val="99"/>
    <w:rsid w:val="00D819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Title" w:semiHidden="0" w:unhideWhenUsed="0" w:qFormat="1"/>
    <w:lsdException w:name="Default Paragraph Font" w:unhideWhenUsed="0"/>
    <w:lsdException w:name="Subtitle" w:semiHidden="0"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4C9A"/>
    <w:rPr>
      <w:sz w:val="24"/>
      <w:szCs w:val="24"/>
      <w:lang w:eastAsia="ja-JP"/>
    </w:rPr>
  </w:style>
  <w:style w:type="paragraph" w:styleId="Heading1">
    <w:name w:val="heading 1"/>
    <w:basedOn w:val="Normal1"/>
    <w:next w:val="Normal1"/>
    <w:link w:val="Heading1Char"/>
    <w:uiPriority w:val="99"/>
    <w:qFormat/>
    <w:rsid w:val="00A64C9A"/>
    <w:pPr>
      <w:keepNext/>
      <w:keepLines/>
      <w:spacing w:before="200"/>
      <w:contextualSpacing/>
      <w:outlineLvl w:val="0"/>
    </w:pPr>
    <w:rPr>
      <w:rFonts w:ascii="Trebuchet MS" w:hAnsi="Trebuchet MS" w:cs="Trebuchet MS"/>
      <w:sz w:val="32"/>
    </w:rPr>
  </w:style>
  <w:style w:type="paragraph" w:styleId="Heading2">
    <w:name w:val="heading 2"/>
    <w:basedOn w:val="Normal1"/>
    <w:next w:val="Normal1"/>
    <w:link w:val="Heading2Char"/>
    <w:uiPriority w:val="99"/>
    <w:qFormat/>
    <w:rsid w:val="00A64C9A"/>
    <w:pPr>
      <w:keepNext/>
      <w:keepLines/>
      <w:spacing w:before="200"/>
      <w:contextualSpacing/>
      <w:outlineLvl w:val="1"/>
    </w:pPr>
    <w:rPr>
      <w:rFonts w:ascii="Trebuchet MS" w:hAnsi="Trebuchet MS" w:cs="Trebuchet MS"/>
      <w:b/>
      <w:sz w:val="26"/>
    </w:rPr>
  </w:style>
  <w:style w:type="paragraph" w:styleId="Heading3">
    <w:name w:val="heading 3"/>
    <w:basedOn w:val="Normal1"/>
    <w:next w:val="Normal1"/>
    <w:link w:val="Heading3Char"/>
    <w:uiPriority w:val="99"/>
    <w:qFormat/>
    <w:rsid w:val="00A64C9A"/>
    <w:pPr>
      <w:keepNext/>
      <w:keepLines/>
      <w:spacing w:before="160"/>
      <w:contextualSpacing/>
      <w:outlineLvl w:val="2"/>
    </w:pPr>
    <w:rPr>
      <w:rFonts w:ascii="Trebuchet MS" w:hAnsi="Trebuchet MS" w:cs="Trebuchet MS"/>
      <w:b/>
      <w:color w:val="666666"/>
      <w:sz w:val="24"/>
    </w:rPr>
  </w:style>
  <w:style w:type="paragraph" w:styleId="Heading4">
    <w:name w:val="heading 4"/>
    <w:basedOn w:val="Normal1"/>
    <w:next w:val="Normal1"/>
    <w:link w:val="Heading4Char"/>
    <w:uiPriority w:val="99"/>
    <w:qFormat/>
    <w:rsid w:val="00A64C9A"/>
    <w:pPr>
      <w:keepNext/>
      <w:keepLines/>
      <w:spacing w:before="160"/>
      <w:contextualSpacing/>
      <w:outlineLvl w:val="3"/>
    </w:pPr>
    <w:rPr>
      <w:rFonts w:ascii="Trebuchet MS" w:hAnsi="Trebuchet MS" w:cs="Trebuchet MS"/>
      <w:color w:val="666666"/>
      <w:u w:val="single"/>
    </w:rPr>
  </w:style>
  <w:style w:type="paragraph" w:styleId="Heading5">
    <w:name w:val="heading 5"/>
    <w:basedOn w:val="Normal1"/>
    <w:next w:val="Normal1"/>
    <w:link w:val="Heading5Char"/>
    <w:uiPriority w:val="99"/>
    <w:qFormat/>
    <w:rsid w:val="00A64C9A"/>
    <w:pPr>
      <w:keepNext/>
      <w:keepLines/>
      <w:spacing w:before="160"/>
      <w:contextualSpacing/>
      <w:outlineLvl w:val="4"/>
    </w:pPr>
    <w:rPr>
      <w:rFonts w:ascii="Trebuchet MS" w:hAnsi="Trebuchet MS" w:cs="Trebuchet MS"/>
      <w:color w:val="666666"/>
    </w:rPr>
  </w:style>
  <w:style w:type="paragraph" w:styleId="Heading6">
    <w:name w:val="heading 6"/>
    <w:basedOn w:val="Normal1"/>
    <w:next w:val="Normal1"/>
    <w:link w:val="Heading6Char"/>
    <w:uiPriority w:val="99"/>
    <w:qFormat/>
    <w:rsid w:val="00A64C9A"/>
    <w:pPr>
      <w:keepNext/>
      <w:keepLines/>
      <w:spacing w:before="160"/>
      <w:contextualSpacing/>
      <w:outlineLvl w:val="5"/>
    </w:pPr>
    <w:rPr>
      <w:rFonts w:ascii="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63C8"/>
    <w:rPr>
      <w:rFonts w:asciiTheme="majorHAnsi" w:eastAsiaTheme="majorEastAsia" w:hAnsiTheme="majorHAnsi" w:cstheme="majorBidi"/>
      <w:b/>
      <w:bCs/>
      <w:kern w:val="32"/>
      <w:sz w:val="32"/>
      <w:szCs w:val="32"/>
      <w:lang w:eastAsia="ja-JP"/>
    </w:rPr>
  </w:style>
  <w:style w:type="character" w:customStyle="1" w:styleId="Heading2Char">
    <w:name w:val="Heading 2 Char"/>
    <w:basedOn w:val="DefaultParagraphFont"/>
    <w:link w:val="Heading2"/>
    <w:uiPriority w:val="9"/>
    <w:semiHidden/>
    <w:rsid w:val="00CC63C8"/>
    <w:rPr>
      <w:rFonts w:asciiTheme="majorHAnsi" w:eastAsiaTheme="majorEastAsia" w:hAnsiTheme="majorHAnsi" w:cstheme="majorBidi"/>
      <w:b/>
      <w:bCs/>
      <w:i/>
      <w:iCs/>
      <w:sz w:val="28"/>
      <w:szCs w:val="28"/>
      <w:lang w:eastAsia="ja-JP"/>
    </w:rPr>
  </w:style>
  <w:style w:type="character" w:customStyle="1" w:styleId="Heading3Char">
    <w:name w:val="Heading 3 Char"/>
    <w:basedOn w:val="DefaultParagraphFont"/>
    <w:link w:val="Heading3"/>
    <w:uiPriority w:val="9"/>
    <w:semiHidden/>
    <w:rsid w:val="00CC63C8"/>
    <w:rPr>
      <w:rFonts w:asciiTheme="majorHAnsi" w:eastAsiaTheme="majorEastAsia" w:hAnsiTheme="majorHAnsi" w:cstheme="majorBidi"/>
      <w:b/>
      <w:bCs/>
      <w:sz w:val="26"/>
      <w:szCs w:val="26"/>
      <w:lang w:eastAsia="ja-JP"/>
    </w:rPr>
  </w:style>
  <w:style w:type="character" w:customStyle="1" w:styleId="Heading4Char">
    <w:name w:val="Heading 4 Char"/>
    <w:basedOn w:val="DefaultParagraphFont"/>
    <w:link w:val="Heading4"/>
    <w:uiPriority w:val="9"/>
    <w:semiHidden/>
    <w:rsid w:val="00CC63C8"/>
    <w:rPr>
      <w:rFonts w:asciiTheme="minorHAnsi" w:eastAsiaTheme="minorEastAsia" w:hAnsiTheme="minorHAnsi" w:cstheme="minorBidi"/>
      <w:b/>
      <w:bCs/>
      <w:sz w:val="28"/>
      <w:szCs w:val="28"/>
      <w:lang w:eastAsia="ja-JP"/>
    </w:rPr>
  </w:style>
  <w:style w:type="character" w:customStyle="1" w:styleId="Heading5Char">
    <w:name w:val="Heading 5 Char"/>
    <w:basedOn w:val="DefaultParagraphFont"/>
    <w:link w:val="Heading5"/>
    <w:uiPriority w:val="9"/>
    <w:semiHidden/>
    <w:rsid w:val="00CC63C8"/>
    <w:rPr>
      <w:rFonts w:asciiTheme="minorHAnsi" w:eastAsiaTheme="minorEastAsia" w:hAnsiTheme="minorHAnsi" w:cstheme="minorBidi"/>
      <w:b/>
      <w:bCs/>
      <w:i/>
      <w:iCs/>
      <w:sz w:val="26"/>
      <w:szCs w:val="26"/>
      <w:lang w:eastAsia="ja-JP"/>
    </w:rPr>
  </w:style>
  <w:style w:type="character" w:customStyle="1" w:styleId="Heading6Char">
    <w:name w:val="Heading 6 Char"/>
    <w:basedOn w:val="DefaultParagraphFont"/>
    <w:link w:val="Heading6"/>
    <w:uiPriority w:val="9"/>
    <w:semiHidden/>
    <w:rsid w:val="00CC63C8"/>
    <w:rPr>
      <w:rFonts w:asciiTheme="minorHAnsi" w:eastAsiaTheme="minorEastAsia" w:hAnsiTheme="minorHAnsi" w:cstheme="minorBidi"/>
      <w:b/>
      <w:bCs/>
      <w:sz w:val="22"/>
      <w:szCs w:val="22"/>
      <w:lang w:eastAsia="ja-JP"/>
    </w:rPr>
  </w:style>
  <w:style w:type="paragraph" w:customStyle="1" w:styleId="Normal1">
    <w:name w:val="Normal1"/>
    <w:uiPriority w:val="99"/>
    <w:rsid w:val="00A64C9A"/>
    <w:pPr>
      <w:spacing w:line="276" w:lineRule="auto"/>
    </w:pPr>
    <w:rPr>
      <w:rFonts w:ascii="Arial" w:hAnsi="Arial" w:cs="Arial"/>
      <w:color w:val="000000"/>
      <w:sz w:val="22"/>
      <w:szCs w:val="24"/>
      <w:lang w:eastAsia="ja-JP"/>
    </w:rPr>
  </w:style>
  <w:style w:type="paragraph" w:styleId="Title">
    <w:name w:val="Title"/>
    <w:basedOn w:val="Normal1"/>
    <w:next w:val="Normal1"/>
    <w:link w:val="TitleChar"/>
    <w:uiPriority w:val="99"/>
    <w:qFormat/>
    <w:rsid w:val="00A64C9A"/>
    <w:pPr>
      <w:keepNext/>
      <w:keepLines/>
      <w:contextualSpacing/>
    </w:pPr>
    <w:rPr>
      <w:rFonts w:ascii="Trebuchet MS" w:hAnsi="Trebuchet MS" w:cs="Trebuchet MS"/>
      <w:sz w:val="42"/>
    </w:rPr>
  </w:style>
  <w:style w:type="character" w:customStyle="1" w:styleId="TitleChar">
    <w:name w:val="Title Char"/>
    <w:basedOn w:val="DefaultParagraphFont"/>
    <w:link w:val="Title"/>
    <w:uiPriority w:val="10"/>
    <w:rsid w:val="00CC63C8"/>
    <w:rPr>
      <w:rFonts w:asciiTheme="majorHAnsi" w:eastAsiaTheme="majorEastAsia" w:hAnsiTheme="majorHAnsi" w:cstheme="majorBidi"/>
      <w:b/>
      <w:bCs/>
      <w:kern w:val="28"/>
      <w:sz w:val="32"/>
      <w:szCs w:val="32"/>
      <w:lang w:eastAsia="ja-JP"/>
    </w:rPr>
  </w:style>
  <w:style w:type="paragraph" w:styleId="Subtitle">
    <w:name w:val="Subtitle"/>
    <w:basedOn w:val="Normal1"/>
    <w:next w:val="Normal1"/>
    <w:link w:val="SubtitleChar"/>
    <w:uiPriority w:val="99"/>
    <w:qFormat/>
    <w:rsid w:val="00A64C9A"/>
    <w:pPr>
      <w:keepNext/>
      <w:keepLines/>
      <w:spacing w:after="200"/>
      <w:contextualSpacing/>
    </w:pPr>
    <w:rPr>
      <w:rFonts w:ascii="Trebuchet MS" w:hAnsi="Trebuchet MS" w:cs="Trebuchet MS"/>
      <w:i/>
      <w:color w:val="666666"/>
      <w:sz w:val="26"/>
    </w:rPr>
  </w:style>
  <w:style w:type="character" w:customStyle="1" w:styleId="SubtitleChar">
    <w:name w:val="Subtitle Char"/>
    <w:basedOn w:val="DefaultParagraphFont"/>
    <w:link w:val="Subtitle"/>
    <w:uiPriority w:val="11"/>
    <w:rsid w:val="00CC63C8"/>
    <w:rPr>
      <w:rFonts w:asciiTheme="majorHAnsi" w:eastAsiaTheme="majorEastAsia" w:hAnsiTheme="majorHAnsi" w:cstheme="majorBidi"/>
      <w:sz w:val="24"/>
      <w:szCs w:val="24"/>
      <w:lang w:eastAsia="ja-JP"/>
    </w:rPr>
  </w:style>
  <w:style w:type="paragraph" w:styleId="BalloonText">
    <w:name w:val="Balloon Text"/>
    <w:basedOn w:val="Normal"/>
    <w:link w:val="BalloonTextChar"/>
    <w:uiPriority w:val="99"/>
    <w:semiHidden/>
    <w:rsid w:val="00696988"/>
    <w:rPr>
      <w:rFonts w:ascii="Lucida Grande" w:hAnsi="Lucida Grande"/>
      <w:sz w:val="18"/>
      <w:szCs w:val="18"/>
      <w:lang w:eastAsia="en-US"/>
    </w:rPr>
  </w:style>
  <w:style w:type="character" w:customStyle="1" w:styleId="BalloonTextChar">
    <w:name w:val="Balloon Text Char"/>
    <w:basedOn w:val="DefaultParagraphFont"/>
    <w:link w:val="BalloonText"/>
    <w:uiPriority w:val="99"/>
    <w:semiHidden/>
    <w:rsid w:val="00696988"/>
    <w:rPr>
      <w:rFonts w:ascii="Lucida Grande" w:hAnsi="Lucida Grande"/>
      <w:sz w:val="18"/>
    </w:rPr>
  </w:style>
  <w:style w:type="character" w:styleId="CommentReference">
    <w:name w:val="annotation reference"/>
    <w:basedOn w:val="DefaultParagraphFont"/>
    <w:uiPriority w:val="99"/>
    <w:semiHidden/>
    <w:rsid w:val="00306637"/>
    <w:rPr>
      <w:rFonts w:cs="Times New Roman"/>
      <w:sz w:val="16"/>
    </w:rPr>
  </w:style>
  <w:style w:type="paragraph" w:styleId="CommentText">
    <w:name w:val="annotation text"/>
    <w:basedOn w:val="Normal"/>
    <w:link w:val="CommentTextChar"/>
    <w:uiPriority w:val="99"/>
    <w:semiHidden/>
    <w:rsid w:val="00306637"/>
    <w:rPr>
      <w:sz w:val="20"/>
      <w:szCs w:val="20"/>
      <w:lang w:eastAsia="en-US"/>
    </w:rPr>
  </w:style>
  <w:style w:type="character" w:customStyle="1" w:styleId="CommentTextChar">
    <w:name w:val="Comment Text Char"/>
    <w:basedOn w:val="DefaultParagraphFont"/>
    <w:link w:val="CommentText"/>
    <w:uiPriority w:val="99"/>
    <w:semiHidden/>
    <w:rsid w:val="00306637"/>
    <w:rPr>
      <w:sz w:val="20"/>
    </w:rPr>
  </w:style>
  <w:style w:type="paragraph" w:styleId="CommentSubject">
    <w:name w:val="annotation subject"/>
    <w:basedOn w:val="CommentText"/>
    <w:next w:val="CommentText"/>
    <w:link w:val="CommentSubjectChar"/>
    <w:uiPriority w:val="99"/>
    <w:semiHidden/>
    <w:rsid w:val="00306637"/>
    <w:rPr>
      <w:b/>
      <w:bCs/>
    </w:rPr>
  </w:style>
  <w:style w:type="character" w:customStyle="1" w:styleId="CommentSubjectChar">
    <w:name w:val="Comment Subject Char"/>
    <w:basedOn w:val="CommentTextChar"/>
    <w:link w:val="CommentSubject"/>
    <w:uiPriority w:val="99"/>
    <w:semiHidden/>
    <w:rsid w:val="00306637"/>
    <w:rPr>
      <w:b/>
      <w:sz w:val="20"/>
    </w:rPr>
  </w:style>
  <w:style w:type="paragraph" w:customStyle="1" w:styleId="EndNoteBibliographyTitle">
    <w:name w:val="EndNote Bibliography Title"/>
    <w:basedOn w:val="Normal"/>
    <w:uiPriority w:val="99"/>
    <w:rsid w:val="005A29E5"/>
    <w:pPr>
      <w:jc w:val="center"/>
    </w:pPr>
    <w:rPr>
      <w:rFonts w:ascii="Arial" w:hAnsi="Arial" w:cs="Arial"/>
      <w:sz w:val="22"/>
    </w:rPr>
  </w:style>
  <w:style w:type="paragraph" w:customStyle="1" w:styleId="EndNoteBibliography">
    <w:name w:val="EndNote Bibliography"/>
    <w:basedOn w:val="Normal"/>
    <w:uiPriority w:val="99"/>
    <w:rsid w:val="005A29E5"/>
    <w:rPr>
      <w:rFonts w:ascii="Arial" w:hAnsi="Arial" w:cs="Arial"/>
      <w:sz w:val="22"/>
    </w:rPr>
  </w:style>
  <w:style w:type="paragraph" w:styleId="Header">
    <w:name w:val="header"/>
    <w:basedOn w:val="Normal"/>
    <w:link w:val="HeaderChar"/>
    <w:uiPriority w:val="99"/>
    <w:rsid w:val="00A76D70"/>
    <w:pPr>
      <w:tabs>
        <w:tab w:val="center" w:pos="4320"/>
        <w:tab w:val="right" w:pos="8640"/>
      </w:tabs>
    </w:pPr>
  </w:style>
  <w:style w:type="character" w:customStyle="1" w:styleId="HeaderChar">
    <w:name w:val="Header Char"/>
    <w:basedOn w:val="DefaultParagraphFont"/>
    <w:link w:val="Header"/>
    <w:uiPriority w:val="99"/>
    <w:rsid w:val="00A76D70"/>
    <w:rPr>
      <w:rFonts w:cs="Times New Roman"/>
    </w:rPr>
  </w:style>
  <w:style w:type="paragraph" w:styleId="Footer">
    <w:name w:val="footer"/>
    <w:basedOn w:val="Normal"/>
    <w:link w:val="FooterChar"/>
    <w:uiPriority w:val="99"/>
    <w:semiHidden/>
    <w:rsid w:val="00A76D70"/>
    <w:pPr>
      <w:tabs>
        <w:tab w:val="center" w:pos="4320"/>
        <w:tab w:val="right" w:pos="8640"/>
      </w:tabs>
    </w:pPr>
  </w:style>
  <w:style w:type="character" w:customStyle="1" w:styleId="FooterChar">
    <w:name w:val="Footer Char"/>
    <w:basedOn w:val="DefaultParagraphFont"/>
    <w:link w:val="Footer"/>
    <w:uiPriority w:val="99"/>
    <w:rsid w:val="00A76D70"/>
    <w:rPr>
      <w:rFonts w:cs="Times New Roman"/>
    </w:rPr>
  </w:style>
  <w:style w:type="character" w:styleId="Hyperlink">
    <w:name w:val="Hyperlink"/>
    <w:basedOn w:val="DefaultParagraphFont"/>
    <w:uiPriority w:val="99"/>
    <w:rsid w:val="007B3D9A"/>
    <w:rPr>
      <w:rFonts w:cs="Times New Roman"/>
      <w:color w:val="0000FF"/>
      <w:u w:val="single"/>
    </w:rPr>
  </w:style>
  <w:style w:type="paragraph" w:styleId="Revision">
    <w:name w:val="Revision"/>
    <w:hidden/>
    <w:uiPriority w:val="99"/>
    <w:semiHidden/>
    <w:rsid w:val="00F96658"/>
    <w:rPr>
      <w:sz w:val="24"/>
      <w:szCs w:val="24"/>
      <w:lang w:eastAsia="ja-JP"/>
    </w:rPr>
  </w:style>
  <w:style w:type="table" w:styleId="TableGrid">
    <w:name w:val="Table Grid"/>
    <w:basedOn w:val="TableNormal"/>
    <w:uiPriority w:val="99"/>
    <w:rsid w:val="00D819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RelyOnCSS/>
  <w:doNotSaveAsSingleFile/>
  <w:doNotOrganizeInFolder/>
  <w:doNotUseLongFileNames/>
  <w:pixelsPerInch w:val="0"/>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8</Pages>
  <Words>1226</Words>
  <Characters>6991</Characters>
  <Application>Microsoft Macintosh Word</Application>
  <DocSecurity>0</DocSecurity>
  <Lines>58</Lines>
  <Paragraphs>16</Paragraphs>
  <ScaleCrop>false</ScaleCrop>
  <Company>JGI</Company>
  <LinksUpToDate>false</LinksUpToDate>
  <CharactersWithSpaces>82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taBAT.docx</dc:title>
  <dc:subject/>
  <dc:creator>Dongwan Kang</dc:creator>
  <cp:keywords/>
  <cp:lastModifiedBy>Dongwan Kang</cp:lastModifiedBy>
  <cp:revision>7</cp:revision>
  <dcterms:created xsi:type="dcterms:W3CDTF">2015-05-08T20:16:00Z</dcterms:created>
  <dcterms:modified xsi:type="dcterms:W3CDTF">2015-07-06T18:08:00Z</dcterms:modified>
</cp:coreProperties>
</file>